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827153" w:rsidRDefault="001E25F6" w:rsidP="00827153">
      <w:pPr>
        <w:pStyle w:val="Title"/>
      </w:pPr>
      <w:r>
        <w:t xml:space="preserve">Building and occupant characteristics as predictors of temperature-related health hazards in </w:t>
      </w:r>
      <w:r w:rsidR="00F224CB">
        <w:t>American</w:t>
      </w:r>
      <w:r>
        <w:t xml:space="preserve"> homes</w:t>
      </w:r>
    </w:p>
    <w:p w14:paraId="40BA5C48" w14:textId="4CBFDE71" w:rsidR="00827153" w:rsidRPr="00681EB3" w:rsidRDefault="00827153">
      <w:proofErr w:type="spellStart"/>
      <w:r>
        <w:t>Arfa</w:t>
      </w:r>
      <w:proofErr w:type="spellEnd"/>
      <w:r>
        <w:t xml:space="preserve"> N. </w:t>
      </w:r>
      <w:proofErr w:type="spellStart"/>
      <w:r>
        <w:t>Aijazi</w:t>
      </w:r>
      <w:r w:rsidRPr="00827153">
        <w:rPr>
          <w:vertAlign w:val="superscript"/>
        </w:rPr>
        <w:t>a</w:t>
      </w:r>
      <w:proofErr w:type="spellEnd"/>
      <w:proofErr w:type="gramStart"/>
      <w:r>
        <w:rPr>
          <w:vertAlign w:val="superscript"/>
        </w:rPr>
        <w:t>,</w:t>
      </w:r>
      <w:r w:rsidR="009B239C">
        <w:t xml:space="preserve"> </w:t>
      </w:r>
      <w:r>
        <w:t>,</w:t>
      </w:r>
      <w:proofErr w:type="gramEnd"/>
      <w:r>
        <w:t xml:space="preserve"> Stefano </w:t>
      </w:r>
      <w:proofErr w:type="spellStart"/>
      <w:r>
        <w:t>Schiavon</w:t>
      </w:r>
      <w:r w:rsidRPr="00827153">
        <w:rPr>
          <w:vertAlign w:val="superscript"/>
        </w:rPr>
        <w:t>a</w:t>
      </w:r>
      <w:proofErr w:type="spellEnd"/>
      <w:r w:rsidR="009B239C">
        <w:rPr>
          <w:vertAlign w:val="superscript"/>
        </w:rPr>
        <w:t>*</w:t>
      </w:r>
      <w:r w:rsidR="00681EB3">
        <w:t xml:space="preserve">, Duncan </w:t>
      </w:r>
      <w:proofErr w:type="spellStart"/>
      <w:r w:rsidR="00681EB3">
        <w:t>Callaway</w:t>
      </w:r>
      <w:r w:rsidR="004A7745">
        <w:rPr>
          <w:vertAlign w:val="superscript"/>
        </w:rPr>
        <w:t>b</w:t>
      </w:r>
      <w:proofErr w:type="spellEnd"/>
      <w:r w:rsidR="00681EB3">
        <w:t xml:space="preserve"> </w:t>
      </w:r>
    </w:p>
    <w:p w14:paraId="3B4FEFFA" w14:textId="608EDC5B" w:rsidR="00827153" w:rsidRDefault="00827153" w:rsidP="00041697">
      <w:pPr>
        <w:contextualSpacing/>
      </w:pPr>
      <w:r>
        <w:rPr>
          <w:vertAlign w:val="superscript"/>
        </w:rPr>
        <w:t>a</w:t>
      </w:r>
      <w:r>
        <w:t xml:space="preserve"> Center for</w:t>
      </w:r>
      <w:r w:rsidR="008E09E3">
        <w:t xml:space="preserve"> the</w:t>
      </w:r>
      <w:r>
        <w:t xml:space="preserve"> Built Environment, University of California, Berkeley, </w:t>
      </w:r>
      <w:r w:rsidR="006F7430">
        <w:t>CA 94720</w:t>
      </w:r>
    </w:p>
    <w:p w14:paraId="62216074" w14:textId="40D9046A" w:rsidR="004A7745" w:rsidRPr="006F7430" w:rsidRDefault="004A7745" w:rsidP="00041697">
      <w:pPr>
        <w:contextualSpacing/>
      </w:pPr>
      <w:r>
        <w:rPr>
          <w:vertAlign w:val="superscript"/>
        </w:rPr>
        <w:t>b</w:t>
      </w:r>
      <w:r w:rsidR="006F7430">
        <w:t xml:space="preserve"> Energy and Resources Group, University of California, Berkeley, CA 94720</w:t>
      </w:r>
    </w:p>
    <w:p w14:paraId="46B9F40A" w14:textId="05E6337D" w:rsidR="00783AE8" w:rsidRDefault="00783AE8" w:rsidP="00041697">
      <w:pPr>
        <w:contextualSpacing/>
      </w:pPr>
      <w:r>
        <w:t>* Corresponding author:</w:t>
      </w:r>
    </w:p>
    <w:p w14:paraId="6B5207F1" w14:textId="1A919590" w:rsidR="00783AE8" w:rsidRDefault="00783AE8" w:rsidP="00041697">
      <w:pPr>
        <w:ind w:left="720"/>
        <w:contextualSpacing/>
      </w:pPr>
      <w:r>
        <w:t xml:space="preserve">Email address: </w:t>
      </w:r>
      <w:hyperlink r:id="rId8" w:history="1">
        <w:r w:rsidR="009B239C" w:rsidRPr="00800621">
          <w:rPr>
            <w:rStyle w:val="Hyperlink"/>
          </w:rPr>
          <w:t>schiavon@berkeley.edu</w:t>
        </w:r>
      </w:hyperlink>
      <w:r w:rsidR="009B239C">
        <w:t xml:space="preserve"> </w:t>
      </w:r>
      <w:r w:rsidR="00A640C8">
        <w:t xml:space="preserve"> </w:t>
      </w:r>
    </w:p>
    <w:p w14:paraId="3EA2A7CD" w14:textId="7714BB2B" w:rsidR="00783AE8" w:rsidRDefault="00783AE8" w:rsidP="00041697">
      <w:pPr>
        <w:ind w:left="720"/>
        <w:contextualSpacing/>
      </w:pPr>
      <w:r>
        <w:t>Address: Center for the Built Environment (CBE)</w:t>
      </w:r>
    </w:p>
    <w:p w14:paraId="715D586E" w14:textId="35F147B5" w:rsidR="00D747C5" w:rsidRDefault="00041697" w:rsidP="00041697">
      <w:pPr>
        <w:ind w:left="1620"/>
        <w:contextualSpacing/>
      </w:pPr>
      <w:r>
        <w:t>University of California, Berkeley</w:t>
      </w:r>
    </w:p>
    <w:p w14:paraId="0458CCD7" w14:textId="1E09D6F5" w:rsidR="00041697" w:rsidRDefault="00041697" w:rsidP="00041697">
      <w:pPr>
        <w:ind w:left="1620"/>
        <w:contextualSpacing/>
      </w:pPr>
      <w:r>
        <w:t>390 Wurster Hall #1839</w:t>
      </w:r>
    </w:p>
    <w:p w14:paraId="18C319E0" w14:textId="2556168F" w:rsidR="00783AE8" w:rsidRDefault="00041697" w:rsidP="00041697">
      <w:pPr>
        <w:ind w:left="1620"/>
        <w:contextualSpacing/>
      </w:pPr>
      <w:r>
        <w:t>Berkeley, CA 24720-1839</w:t>
      </w:r>
    </w:p>
    <w:p w14:paraId="72AC268A" w14:textId="77777777" w:rsidR="00041697" w:rsidRDefault="00041697" w:rsidP="00041697">
      <w:pPr>
        <w:ind w:left="1620"/>
        <w:contextualSpacing/>
      </w:pPr>
    </w:p>
    <w:p w14:paraId="09E22B66" w14:textId="28F34A10" w:rsidR="00827153" w:rsidRDefault="00827153" w:rsidP="00827153">
      <w:r w:rsidRPr="002969F8">
        <w:t>Keywords:</w:t>
      </w:r>
      <w:r w:rsidR="002969F8" w:rsidRPr="002969F8">
        <w:t xml:space="preserve"> Thermal resilience, </w:t>
      </w:r>
      <w:r w:rsidR="002969F8">
        <w:t xml:space="preserve">Housing, Extreme heat, Extreme cold, </w:t>
      </w:r>
      <w:r w:rsidR="00E23E01">
        <w:t xml:space="preserve">Overheating, </w:t>
      </w:r>
      <w:r w:rsidR="002969F8">
        <w:t>Public health, Climate change</w:t>
      </w:r>
    </w:p>
    <w:p w14:paraId="0EDB901A" w14:textId="356C49FC" w:rsidR="00173E31" w:rsidRDefault="00173E31" w:rsidP="00827153">
      <w:r>
        <w:t xml:space="preserve">Target publication: </w:t>
      </w:r>
      <w:hyperlink r:id="rId9" w:history="1">
        <w:r w:rsidR="009B239C" w:rsidRPr="009B239C">
          <w:rPr>
            <w:rStyle w:val="Hyperlink"/>
          </w:rPr>
          <w:t>Science of the Total Environment</w:t>
        </w:r>
      </w:hyperlink>
    </w:p>
    <w:p w14:paraId="2C27F801" w14:textId="6A94FCA5" w:rsidR="00827153" w:rsidRDefault="00827153" w:rsidP="00827153">
      <w:pPr>
        <w:pStyle w:val="Heading1"/>
      </w:pPr>
      <w:r>
        <w:t>Abstract</w:t>
      </w:r>
      <w:r w:rsidR="00B3703B">
        <w:t xml:space="preserve"> </w:t>
      </w:r>
    </w:p>
    <w:p w14:paraId="21F818BE" w14:textId="1EB8B515" w:rsidR="00B3703B" w:rsidRPr="00B3703B" w:rsidRDefault="00B3703B" w:rsidP="00B3703B">
      <w:r>
        <w:t xml:space="preserve">Many cities are making significant investments towards planning for extreme temperature and in particular extreme heat. In June 2020, Miami, Florida appointed the first ever Chief Heat Officer </w:t>
      </w:r>
      <w:r w:rsidR="00292D68">
        <w:t>to lead municipal planning and support programs related to the impacts of extreme heat. Many cities use heat vulnerability indices (HVI) to track spatial variation in extreme temperature risk to target resources, such as cooling centers. Most HVI focus on demographic characteristics, which generally relates to vulnerability, and not information about the local building stock, which generally relates to occupant exposure to extreme heat. In this study, we use the Energy Information Administration’s (EIA) Residential Energy Consumption Survey (RECS) to</w:t>
      </w:r>
      <w:r w:rsidR="00343055">
        <w:t xml:space="preserve"> estimate prevalence of temperature-related illness in the United States and develop machine learning models using</w:t>
      </w:r>
      <w:r w:rsidR="00292D68">
        <w:t xml:space="preserve"> both demographic and building characteristics</w:t>
      </w:r>
      <w:r w:rsidR="00343055">
        <w:t xml:space="preserve"> to predict temperature-related illness</w:t>
      </w:r>
      <w:r w:rsidR="00292D68">
        <w:t>.</w:t>
      </w:r>
      <w:r w:rsidR="00343055">
        <w:t xml:space="preserve"> We found that temperature-related illness affects approximately 2 million households annually, around 1% of the total population. Our machine learning models could predict temperature-related illness with up to 85% accuracy. The most significant explanatory variable is energy insecurity, which relates to a household’s ability to maintain and operate heating, ventilation, and air conditioning (HVAC) equipment. Our results provide a direction for municipalities to improve their improve both 1) data collection, which will allow them to identify at-risk households more accurately and 2) interventions that are long-lasting, such as by moving away from simply distributing HVAC equipment. </w:t>
      </w:r>
    </w:p>
    <w:p w14:paraId="77DF1D2E" w14:textId="65D50D1D" w:rsidR="006C34C5" w:rsidRDefault="00827153" w:rsidP="00E2340B">
      <w:pPr>
        <w:pStyle w:val="Heading1List"/>
      </w:pPr>
      <w:proofErr w:type="spellStart"/>
      <w:r w:rsidRPr="00E2340B">
        <w:t>Int</w:t>
      </w:r>
      <w:proofErr w:type="spellEnd"/>
      <w:r w:rsidRPr="00E2340B">
        <w:t>roduction</w:t>
      </w:r>
    </w:p>
    <w:p w14:paraId="2BA54730" w14:textId="49EE41FE" w:rsidR="00C42310" w:rsidRDefault="00C42310" w:rsidP="00C42310">
      <w:pPr>
        <w:pStyle w:val="Heading2List"/>
      </w:pPr>
      <w:bookmarkStart w:id="0" w:name="_Ref151832870"/>
      <w:r>
        <w:t>Background</w:t>
      </w:r>
      <w:bookmarkEnd w:id="0"/>
    </w:p>
    <w:p w14:paraId="78888829" w14:textId="11D6AD01" w:rsidR="0037081F" w:rsidRDefault="007C6B3E" w:rsidP="001618CD">
      <w:r w:rsidRPr="00071F7E">
        <w:t>Though less visibly destructive than floods, hurricanes, and other hazards, prolonged periods of</w:t>
      </w:r>
      <w:r w:rsidR="0037081F">
        <w:t xml:space="preserve"> extreme temperatures</w:t>
      </w:r>
      <w:r w:rsidRPr="00071F7E">
        <w:t xml:space="preserve"> are the leading cause of weather-related deaths in the United </w:t>
      </w:r>
      <w:r w:rsidRPr="00536B05">
        <w:t xml:space="preserve">States </w:t>
      </w:r>
      <w:r w:rsidRPr="00536B05">
        <w:fldChar w:fldCharType="begin"/>
      </w:r>
      <w:r w:rsidR="00351C6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536B05">
        <w:fldChar w:fldCharType="separate"/>
      </w:r>
      <w:r w:rsidRPr="00536B05">
        <w:t>(Berko et al. 2014)</w:t>
      </w:r>
      <w:r w:rsidRPr="00536B05">
        <w:fldChar w:fldCharType="end"/>
      </w:r>
      <w:r w:rsidRPr="00071F7E">
        <w:t>.</w:t>
      </w:r>
      <w:r>
        <w:t xml:space="preserve"> </w:t>
      </w:r>
      <w:r w:rsidR="0037081F" w:rsidRPr="0037081F">
        <w:t xml:space="preserve">Globally, extreme ambient temperature (either or hot or cold) contributes to 6.5-10% of all deaths </w:t>
      </w:r>
      <w:r w:rsidR="0037081F" w:rsidRPr="0037081F">
        <w:fldChar w:fldCharType="begin"/>
      </w:r>
      <w:r w:rsidR="0037081F" w:rsidRPr="0037081F">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37081F">
        <w:fldChar w:fldCharType="separate"/>
      </w:r>
      <w:r w:rsidR="0037081F" w:rsidRPr="0037081F">
        <w:t>(Sera et al. 2019; Zhao et al. 2021)</w:t>
      </w:r>
      <w:r w:rsidR="0037081F" w:rsidRPr="0037081F">
        <w:fldChar w:fldCharType="end"/>
      </w:r>
      <w:r w:rsidR="0037081F" w:rsidRPr="0037081F">
        <w:t xml:space="preserve">. While the media focus is largely on extreme heat, in </w:t>
      </w:r>
      <w:r w:rsidR="0037081F" w:rsidRPr="0037081F">
        <w:lastRenderedPageBreak/>
        <w:t xml:space="preserve">both studies, nearly 90% of global deaths attributed to temperature were cold-related, which is consistent with findings in the United States </w:t>
      </w:r>
      <w:r w:rsidR="0037081F" w:rsidRPr="0037081F">
        <w:fldChar w:fldCharType="begin"/>
      </w:r>
      <w:r w:rsidR="00351C6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37081F">
        <w:fldChar w:fldCharType="separate"/>
      </w:r>
      <w:r w:rsidR="0037081F" w:rsidRPr="0037081F">
        <w:t>(Berko et al. 2014)</w:t>
      </w:r>
      <w:r w:rsidR="0037081F" w:rsidRPr="0037081F">
        <w:fldChar w:fldCharType="end"/>
      </w:r>
      <w:r w:rsidR="0037081F" w:rsidRPr="0037081F">
        <w:t>.</w:t>
      </w:r>
      <w:r w:rsidR="0037081F">
        <w:t xml:space="preserve"> It is hard to pinpoint the true </w:t>
      </w:r>
      <w:r w:rsidR="00030781">
        <w:t xml:space="preserve">public health </w:t>
      </w:r>
      <w:r w:rsidR="0037081F">
        <w:t xml:space="preserve">impact of extreme temperature because it aggravates underlying conditions, but may not be noted as a contributing cause on hospital records or death certificates </w:t>
      </w:r>
      <w:r w:rsidR="0037081F">
        <w:fldChar w:fldCharType="begin"/>
      </w:r>
      <w:r w:rsidR="0037081F">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fldChar w:fldCharType="separate"/>
      </w:r>
      <w:r w:rsidR="0037081F">
        <w:rPr>
          <w:noProof/>
        </w:rPr>
        <w:t>(Ostro et al. 2009; Lane 2018)</w:t>
      </w:r>
      <w:r w:rsidR="0037081F">
        <w:fldChar w:fldCharType="end"/>
      </w:r>
      <w:r w:rsidR="0037081F">
        <w:t xml:space="preserve">. At least 17 chronic conditions such as heart disease, diabetes, kidney disease, and respiratory infection show a J-shaped relationship with temperature </w:t>
      </w:r>
      <w:r w:rsidR="0037081F">
        <w:fldChar w:fldCharType="begin"/>
      </w:r>
      <w:r w:rsidR="0037081F">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fldChar w:fldCharType="separate"/>
      </w:r>
      <w:r w:rsidR="0037081F">
        <w:rPr>
          <w:noProof/>
        </w:rPr>
        <w:t>(Burkart et al. 2021)</w:t>
      </w:r>
      <w:r w:rsidR="0037081F">
        <w:fldChar w:fldCharType="end"/>
      </w:r>
      <w:r w:rsidR="0037081F">
        <w:t xml:space="preserve">, meaning that the disease prevalence increases in both extreme high and low ambient temperatures. </w:t>
      </w:r>
      <w:r w:rsidR="00030781">
        <w:t xml:space="preserve">In addition to these serious health impacts, extreme temperature exposure impairs labor productivity </w:t>
      </w:r>
      <w:r w:rsidR="00030781">
        <w:fldChar w:fldCharType="begin"/>
      </w:r>
      <w:r w:rsidR="00C42310">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fldChar w:fldCharType="separate"/>
      </w:r>
      <w:r w:rsidR="00C42310">
        <w:rPr>
          <w:noProof/>
        </w:rPr>
        <w:t>(Lai et al. 2023)</w:t>
      </w:r>
      <w:r w:rsidR="00030781">
        <w:fldChar w:fldCharType="end"/>
      </w:r>
      <w:r w:rsidR="00C42310">
        <w:t xml:space="preserve">, sleep quality </w:t>
      </w:r>
      <w:r w:rsidR="00C42310">
        <w:fldChar w:fldCharType="begin"/>
      </w:r>
      <w:r w:rsidR="00C42310">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fldChar w:fldCharType="separate"/>
      </w:r>
      <w:r w:rsidR="00C42310">
        <w:rPr>
          <w:noProof/>
        </w:rPr>
        <w:t>(Obradovich et al. 2017)</w:t>
      </w:r>
      <w:r w:rsidR="00C42310">
        <w:fldChar w:fldCharType="end"/>
      </w:r>
      <w:r w:rsidR="00C42310">
        <w:t xml:space="preserve">, and cognitive performance </w:t>
      </w:r>
      <w:r w:rsidR="00C42310">
        <w:fldChar w:fldCharType="begin"/>
      </w:r>
      <w:r w:rsidR="00C42310">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fldChar w:fldCharType="separate"/>
      </w:r>
      <w:r w:rsidR="00C42310">
        <w:rPr>
          <w:noProof/>
        </w:rPr>
        <w:t>(Laurent et al. 2018)</w:t>
      </w:r>
      <w:r w:rsidR="00C42310">
        <w:fldChar w:fldCharType="end"/>
      </w:r>
      <w:r w:rsidR="00C42310">
        <w:t xml:space="preserve">. </w:t>
      </w:r>
    </w:p>
    <w:p w14:paraId="6C235CB7" w14:textId="68915632" w:rsidR="003F534F" w:rsidRDefault="003F534F" w:rsidP="001618CD">
      <w:r>
        <w:t>Several trends necessitate prioritizing emergency planning and disaster mitigation with regards to extreme temperature</w:t>
      </w:r>
      <w:r w:rsidR="00351C61">
        <w:t>s</w:t>
      </w:r>
      <w:r>
        <w:t>, the first being anthropogenic climate change. F</w:t>
      </w:r>
      <w:r w:rsidRPr="00B53909">
        <w:t>uture projections show rising ambient temperatures as well as increasing frequency and intensity of heat waves</w:t>
      </w:r>
      <w:r>
        <w:t xml:space="preserve"> </w:t>
      </w:r>
      <w:r>
        <w:fldChar w:fldCharType="begin"/>
      </w:r>
      <w:r>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fldChar w:fldCharType="separate"/>
      </w:r>
      <w:r>
        <w:rPr>
          <w:noProof/>
        </w:rPr>
        <w:t>(IPCC 2021)</w:t>
      </w:r>
      <w:r>
        <w:fldChar w:fldCharType="end"/>
      </w:r>
      <w:r w:rsidRPr="00B53909">
        <w:t>. </w:t>
      </w:r>
      <w:r>
        <w:t xml:space="preserve">Individuals may also be exposed to hazardous temperatures in the event of a power outage coinciding with an extreme weather event, </w:t>
      </w:r>
      <w:r w:rsidRPr="003F534F">
        <w:t xml:space="preserve">as was seen across </w:t>
      </w:r>
      <w:r w:rsidR="00BF38F5">
        <w:t xml:space="preserve">the Northeastern United States following Hurricane Sandy in 2012 </w:t>
      </w:r>
      <w:r w:rsidR="00351C61">
        <w:fldChar w:fldCharType="begin"/>
      </w:r>
      <w:r w:rsidR="00351C6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fldChar w:fldCharType="separate"/>
      </w:r>
      <w:r w:rsidR="00351C61">
        <w:rPr>
          <w:noProof/>
        </w:rPr>
        <w:t>(Henry and Ramirez-Marquez 2016)</w:t>
      </w:r>
      <w:r w:rsidR="00351C61">
        <w:fldChar w:fldCharType="end"/>
      </w:r>
      <w:r w:rsidR="00BF38F5">
        <w:t xml:space="preserve"> the state of </w:t>
      </w:r>
      <w:r w:rsidRPr="003F534F">
        <w:t xml:space="preserve">Texas in February 2021 </w:t>
      </w:r>
      <w:r w:rsidRPr="003F534F">
        <w:fldChar w:fldCharType="begin"/>
      </w:r>
      <w:r w:rsidRPr="003F534F">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3F534F">
        <w:fldChar w:fldCharType="separate"/>
      </w:r>
      <w:r w:rsidRPr="003F534F">
        <w:t>(King, Rhodes, and Zarnikau 2021)</w:t>
      </w:r>
      <w:r w:rsidRPr="003F534F">
        <w:fldChar w:fldCharType="end"/>
      </w:r>
      <w:r w:rsidRPr="003F534F">
        <w:t>.</w:t>
      </w:r>
      <w:r>
        <w:t xml:space="preserve"> </w:t>
      </w:r>
      <w:r w:rsidRPr="003F534F">
        <w:t xml:space="preserve">Major electrical grid failures have increased by more than 60% in recent years </w:t>
      </w:r>
      <w:r w:rsidRPr="003F534F">
        <w:fldChar w:fldCharType="begin"/>
      </w:r>
      <w:r w:rsidRPr="003F534F">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3F534F">
        <w:fldChar w:fldCharType="separate"/>
      </w:r>
      <w:r w:rsidRPr="003F534F">
        <w:t>(Stone et al. 2021)</w:t>
      </w:r>
      <w:r w:rsidRPr="003F534F">
        <w:fldChar w:fldCharType="end"/>
      </w:r>
      <w:r w:rsidRPr="003F534F">
        <w:t xml:space="preserve">. </w:t>
      </w:r>
      <w:r>
        <w:t xml:space="preserve">The final trend is global aging. In 2019, less than a tenth of the global population was over the age of 65 and by 2050 this number will increase to 1 in 6 </w:t>
      </w:r>
      <w:r>
        <w:fldChar w:fldCharType="begin"/>
      </w:r>
      <w:r>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fldChar w:fldCharType="separate"/>
      </w:r>
      <w:r>
        <w:rPr>
          <w:noProof/>
        </w:rPr>
        <w:t>(United Nations 2020)</w:t>
      </w:r>
      <w:r>
        <w:fldChar w:fldCharType="end"/>
      </w:r>
      <w:r>
        <w:t xml:space="preserve">. Age is a well-documented risk factor for temperature-related </w:t>
      </w:r>
      <w:r w:rsidR="0025514A">
        <w:t>illness</w:t>
      </w:r>
      <w:r>
        <w:t xml:space="preserve"> and </w:t>
      </w:r>
      <w:r w:rsidR="0025514A">
        <w:t>death</w:t>
      </w:r>
      <w:r>
        <w:t xml:space="preserve"> </w:t>
      </w:r>
      <w:r>
        <w:fldChar w:fldCharType="begin"/>
      </w:r>
      <w:r>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fldChar w:fldCharType="separate"/>
      </w:r>
      <w:r w:rsidRPr="00507A21">
        <w:rPr>
          <w:rFonts w:cs="Times New Roman"/>
        </w:rPr>
        <w:t>(</w:t>
      </w:r>
      <w:proofErr w:type="spellStart"/>
      <w:r w:rsidRPr="00507A21">
        <w:rPr>
          <w:rFonts w:cs="Times New Roman"/>
        </w:rPr>
        <w:t>Oudin</w:t>
      </w:r>
      <w:proofErr w:type="spellEnd"/>
      <w:r w:rsidRPr="00507A21">
        <w:rPr>
          <w:rFonts w:cs="Times New Roman"/>
        </w:rPr>
        <w:t xml:space="preserve"> </w:t>
      </w:r>
      <w:proofErr w:type="spellStart"/>
      <w:r w:rsidRPr="00507A21">
        <w:rPr>
          <w:rFonts w:cs="Times New Roman"/>
        </w:rPr>
        <w:t>Åström</w:t>
      </w:r>
      <w:proofErr w:type="spellEnd"/>
      <w:r w:rsidRPr="00507A21">
        <w:rPr>
          <w:rFonts w:cs="Times New Roman"/>
        </w:rPr>
        <w:t xml:space="preserve">, </w:t>
      </w:r>
      <w:proofErr w:type="spellStart"/>
      <w:r w:rsidRPr="00507A21">
        <w:rPr>
          <w:rFonts w:cs="Times New Roman"/>
        </w:rPr>
        <w:t>Bertil</w:t>
      </w:r>
      <w:proofErr w:type="spellEnd"/>
      <w:r w:rsidRPr="00507A21">
        <w:rPr>
          <w:rFonts w:cs="Times New Roman"/>
        </w:rPr>
        <w:t>, and Joacim 2011)</w:t>
      </w:r>
      <w:r>
        <w:fldChar w:fldCharType="end"/>
      </w:r>
      <w:r>
        <w:t>, so an older population has greater vulnerability.</w:t>
      </w:r>
    </w:p>
    <w:p w14:paraId="7B1843B0" w14:textId="5C456B5E" w:rsidR="00C42310" w:rsidRDefault="00472389" w:rsidP="00C42310">
      <w:pPr>
        <w:pStyle w:val="Heading2List"/>
      </w:pPr>
      <w:bookmarkStart w:id="1" w:name="_Ref150108267"/>
      <w:r>
        <w:t>Municipal planning for extreme temperatures</w:t>
      </w:r>
      <w:bookmarkEnd w:id="1"/>
    </w:p>
    <w:p w14:paraId="583E49DA" w14:textId="4E86FC59" w:rsidR="001618CD" w:rsidRDefault="00CE62A4" w:rsidP="001618CD">
      <w:r>
        <w:t xml:space="preserve">Most </w:t>
      </w:r>
      <w:r w:rsidR="00351C61">
        <w:t>cities</w:t>
      </w:r>
      <w:r>
        <w:t xml:space="preserve"> face substantial variation in intra-city vulnerability to heat</w:t>
      </w:r>
      <w:r>
        <w:rPr>
          <w:rFonts w:ascii="ZWAdobeF" w:hAnsi="ZWAdobeF" w:cs="ZWAdobeF"/>
          <w:sz w:val="2"/>
          <w:szCs w:val="2"/>
        </w:rPr>
        <w:t>0F</w:t>
      </w:r>
      <w:r w:rsidRPr="00667271">
        <w:rPr>
          <w:rStyle w:val="FootnoteReference"/>
        </w:rPr>
        <w:footnoteReference w:id="1"/>
      </w:r>
      <w:r>
        <w:t xml:space="preserve">. </w:t>
      </w:r>
      <w:r w:rsidR="003F534F">
        <w:t>M</w:t>
      </w:r>
      <w:r w:rsidRPr="003F2AA2">
        <w:t xml:space="preserve">any cities </w:t>
      </w:r>
      <w:r>
        <w:t xml:space="preserve">and other jurisdictions </w:t>
      </w:r>
      <w:r w:rsidR="003F534F">
        <w:t>use</w:t>
      </w:r>
      <w:r w:rsidRPr="003F2AA2">
        <w:t xml:space="preserve"> heat vulnerability indices (HVI)</w:t>
      </w:r>
      <w:r w:rsidR="003F534F">
        <w:t xml:space="preserve"> t</w:t>
      </w:r>
      <w:r w:rsidR="003F534F" w:rsidRPr="003F2AA2">
        <w:t>o better allocate resources on emergency response to heat, such as the location of cooling centers</w:t>
      </w:r>
      <w:r w:rsidR="003F534F">
        <w:t xml:space="preserve"> </w:t>
      </w:r>
      <w:r>
        <w:fldChar w:fldCharType="begin"/>
      </w:r>
      <w:r w:rsidR="00351C6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6B7BB9">
        <w:t>(Reid et al. 2009; Rinner et al. 2010; Uejio et al. 2011; Nayak et al. 2018)</w:t>
      </w:r>
      <w:r>
        <w:fldChar w:fldCharType="end"/>
      </w:r>
      <w:r w:rsidRPr="003F2AA2">
        <w:t xml:space="preserve">. </w:t>
      </w:r>
      <w:r>
        <w:t>An</w:t>
      </w:r>
      <w:r w:rsidRPr="003F2AA2">
        <w:t xml:space="preserve"> HVI is typically a weighted sum of variables related to heat vulnerability such as income</w:t>
      </w:r>
      <w:r>
        <w:t xml:space="preserve"> or </w:t>
      </w:r>
      <w:r w:rsidRPr="003F2AA2">
        <w:t>poverty level, age, social isolation, and land cover characteristics calculated at a localized level like census tract.</w:t>
      </w:r>
      <w:r w:rsidR="001618CD">
        <w:t xml:space="preserve"> </w:t>
      </w:r>
    </w:p>
    <w:p w14:paraId="42962EAE" w14:textId="0DC45EB1" w:rsidR="00552E8C" w:rsidRDefault="00CE62A4" w:rsidP="00CE62A4">
      <w:r>
        <w:t>HVI seldom include variables related to the local building stock even though building characteristics can exacerbate or mitigate occupant exposure to</w:t>
      </w:r>
      <w:r w:rsidR="001E25F6">
        <w:t xml:space="preserve"> heat</w:t>
      </w:r>
      <w:r>
        <w:t xml:space="preserve">. </w:t>
      </w:r>
      <w:r w:rsidR="00552E8C">
        <w:t xml:space="preserve">Indoor exposure, particularly at home, accounts for a sizable portion, 38-85%, of  heat-related deaths </w:t>
      </w:r>
      <w:r w:rsidR="00552E8C">
        <w:fldChar w:fldCharType="begin"/>
      </w:r>
      <w:r w:rsidR="00552E8C">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fldChar w:fldCharType="separate"/>
      </w:r>
      <w:r w:rsidR="00552E8C">
        <w:rPr>
          <w:noProof/>
        </w:rPr>
        <w:t>(Fouillet et al. 2006; Wheeler et al. 2013; Iverson et al. 2020)</w:t>
      </w:r>
      <w:r w:rsidR="00552E8C">
        <w:fldChar w:fldCharType="end"/>
      </w:r>
      <w:r w:rsidR="00552E8C">
        <w:t>. An i</w:t>
      </w:r>
      <w:r w:rsidR="00552E8C" w:rsidRPr="00E4245C">
        <w:t xml:space="preserve">ndividual will on average spend around 67% of their time in a residence, out of 87% of their total time indoors </w:t>
      </w:r>
      <w:r w:rsidR="00552E8C">
        <w:fldChar w:fldCharType="begin"/>
      </w:r>
      <w:r w:rsidR="00552E8C">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fldChar w:fldCharType="separate"/>
      </w:r>
      <w:r w:rsidR="00552E8C">
        <w:rPr>
          <w:noProof/>
        </w:rPr>
        <w:t>(Klepeis et al. 2001)</w:t>
      </w:r>
      <w:r w:rsidR="00552E8C">
        <w:fldChar w:fldCharType="end"/>
      </w:r>
      <w:r w:rsidR="00552E8C" w:rsidRPr="00E4245C">
        <w:t>. This proportion is even higher for vulnerable populations such as infants and the elderly, who on average spend 89% and 78% of their time in a residence respectively</w:t>
      </w:r>
      <w:r w:rsidR="00552E8C">
        <w:t xml:space="preserve"> </w:t>
      </w:r>
      <w:r w:rsidR="00552E8C">
        <w:fldChar w:fldCharType="begin"/>
      </w:r>
      <w:r w:rsidR="00552E8C">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fldChar w:fldCharType="separate"/>
      </w:r>
      <w:r w:rsidR="00552E8C">
        <w:rPr>
          <w:noProof/>
        </w:rPr>
        <w:t>(Matz et al. 2014)</w:t>
      </w:r>
      <w:r w:rsidR="00552E8C">
        <w:fldChar w:fldCharType="end"/>
      </w:r>
      <w:r w:rsidR="00552E8C" w:rsidRPr="00E4245C">
        <w:t>.</w:t>
      </w:r>
    </w:p>
    <w:p w14:paraId="0BAFF178" w14:textId="36DA06B1" w:rsidR="00CE62A4" w:rsidRDefault="00CE62A4" w:rsidP="00CE62A4">
      <w:r>
        <w:t xml:space="preserve">A review by Samuelson et al. </w:t>
      </w:r>
      <w:r>
        <w:fldChar w:fldCharType="begin"/>
      </w:r>
      <w:r w:rsidR="00351C6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w:t>
      </w:r>
      <w:r>
        <w:lastRenderedPageBreak/>
        <w:t xml:space="preserve">orientation, envelope properties, and typology are not included. </w:t>
      </w:r>
      <w:r w:rsidR="00CB3FAE">
        <w:t>City</w:t>
      </w:r>
      <w:r w:rsidR="00BB2970">
        <w:t>-level</w:t>
      </w:r>
      <w:r w:rsidR="00CB3FAE">
        <w:t xml:space="preserve"> tax assessor data typically records y</w:t>
      </w:r>
      <w:r>
        <w:t>ear of construction and the presence of central AC at the parcel level</w:t>
      </w:r>
      <w:r w:rsidR="00F51F27">
        <w:t xml:space="preserve">, so these variables are </w:t>
      </w:r>
      <w:r>
        <w:t>attractive proxies for the contribution of the built environment. However, there is no obvious link between these variables and heat vulnerability.</w:t>
      </w:r>
    </w:p>
    <w:p w14:paraId="77CF3672" w14:textId="7E32BB7B" w:rsidR="00CE62A4" w:rsidRDefault="00CE62A4" w:rsidP="00CE62A4">
      <w:r>
        <w:t xml:space="preserve">HVI for New York State </w:t>
      </w:r>
      <w:r>
        <w:fldChar w:fldCharType="begin"/>
      </w:r>
      <w:r w:rsidR="00351C6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D30EFB">
        <w:t>(Nayak et al. 2018)</w:t>
      </w:r>
      <w:r>
        <w:fldChar w:fldCharType="end"/>
      </w:r>
      <w:r>
        <w:t xml:space="preserve"> and the cities of Toronto </w:t>
      </w:r>
      <w:r>
        <w:fldChar w:fldCharType="begin"/>
      </w:r>
      <w:r w:rsidR="00351C6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fldChar w:fldCharType="separate"/>
      </w:r>
      <w:r w:rsidRPr="00A840DB">
        <w:t>(Rinner et al. 2010)</w:t>
      </w:r>
      <w:r>
        <w:fldChar w:fldCharType="end"/>
      </w:r>
      <w:r>
        <w:t xml:space="preserve"> and Philadelphia </w:t>
      </w:r>
      <w:r>
        <w:fldChar w:fldCharType="begin"/>
      </w:r>
      <w:r w:rsidR="00351C6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6B7BB9">
        <w:t>(Uejio et al. 2011)</w:t>
      </w:r>
      <w:r>
        <w:fldChar w:fldCharType="end"/>
      </w:r>
      <w:r>
        <w:t xml:space="preserve"> all considered older homes to have a higher risk for heat exposure due to a presumption of lack of insulation, lower likelihood of AC, and correlation with other risk factors like poverty. However, several studies monitoring temperatures in European residences found that older buildings had significantly cooler temperatures than newer ones</w:t>
      </w:r>
      <w:r w:rsidR="000E7674">
        <w:t xml:space="preserve"> </w:t>
      </w:r>
      <w:r w:rsidR="000E7674" w:rsidRPr="003C7046">
        <w:fldChar w:fldCharType="begin"/>
      </w:r>
      <w:r w:rsidR="00351C6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3C7046">
        <w:fldChar w:fldCharType="separate"/>
      </w:r>
      <w:r w:rsidR="000E7674" w:rsidRPr="003C7046">
        <w:t>(Beizaee, Lomas, and Firth 2013; Maivel, Kurnitski, and Kalamees 2015; Pathan et al. 2017)</w:t>
      </w:r>
      <w:r w:rsidR="000E7674" w:rsidRPr="003C7046">
        <w:fldChar w:fldCharType="end"/>
      </w:r>
      <w:r>
        <w:t xml:space="preserve">, perhaps because of the thermal mass properties of stone construction typical of older European </w:t>
      </w:r>
      <w:r w:rsidRPr="003C7046">
        <w:t>homes</w:t>
      </w:r>
      <w:r>
        <w:t>.</w:t>
      </w:r>
      <w:r w:rsidR="00552E8C">
        <w:t xml:space="preserve"> </w:t>
      </w:r>
      <w:r>
        <w:t xml:space="preserve">Temperature monitoring in American residential buildings did not find a strong correlation between construction age and measured indoor temperature during  times the home was actively heated or </w:t>
      </w:r>
      <w:r w:rsidRPr="00EA54D4">
        <w:t xml:space="preserve">cooled </w:t>
      </w:r>
      <w:r w:rsidRPr="00EA54D4">
        <w:fldChar w:fldCharType="begin"/>
      </w:r>
      <w:r w:rsidR="00351C6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EA54D4">
        <w:fldChar w:fldCharType="separate"/>
      </w:r>
      <w:r w:rsidRPr="00EA54D4">
        <w:t>(Booten et al. 2017)</w:t>
      </w:r>
      <w:r w:rsidRPr="00EA54D4">
        <w:fldChar w:fldCharType="end"/>
      </w:r>
      <w:r>
        <w:t>.</w:t>
      </w:r>
      <w:r w:rsidR="006B5092">
        <w:t xml:space="preserve"> A simulation-based comparison of housing archetypes in Boston found older typologies had lower maximum indoor temperatures </w:t>
      </w:r>
      <w:r w:rsidR="006B5092">
        <w:fldChar w:fldCharType="begin"/>
      </w:r>
      <w:r w:rsidR="006B5092">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fldChar w:fldCharType="separate"/>
      </w:r>
      <w:r w:rsidR="006B5092">
        <w:rPr>
          <w:noProof/>
        </w:rPr>
        <w:t>(Samuelson et al. 2020)</w:t>
      </w:r>
      <w:r w:rsidR="006B5092">
        <w:fldChar w:fldCharType="end"/>
      </w:r>
      <w:r w:rsidR="006B5092">
        <w:t>.</w:t>
      </w:r>
      <w:r>
        <w:t xml:space="preserve"> </w:t>
      </w:r>
      <w:r w:rsidR="006B5092">
        <w:t>These studies demonstrate that construction age alone cannot capture indoor heat exposure.</w:t>
      </w:r>
    </w:p>
    <w:p w14:paraId="6368B9E9" w14:textId="7BA4966C" w:rsidR="00CE62A4" w:rsidRDefault="00CE62A4" w:rsidP="00CE62A4">
      <w:r>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fldChar w:fldCharType="begin"/>
      </w:r>
      <w:r w:rsidR="00351C6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5465AA">
        <w:t>(MCDPH 2019)</w:t>
      </w:r>
      <w:r>
        <w:fldChar w:fldCharType="end"/>
      </w:r>
      <w:r>
        <w:t>. In those cases, the AC was either broken (87%), disconnected from electricity (5%), or functioning but not turned on (8%). Clearly, the sheer presence of AC alone is not a protective factor against overheating.</w:t>
      </w:r>
    </w:p>
    <w:p w14:paraId="217F4CD9" w14:textId="5FB83B33" w:rsidR="00C84B4D" w:rsidRPr="006C6FB9" w:rsidRDefault="00CE62A4" w:rsidP="00EB5318">
      <w:r>
        <w:t xml:space="preserve">The primary barrier to including additional building level characteristics is data availability at sufficient scale. However, new methods of data acquisition are rapidly becoming available such as smart thermostat data </w:t>
      </w:r>
      <w:r>
        <w:fldChar w:fldCharType="begin"/>
      </w:r>
      <w:r w:rsidR="00351C6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fldChar w:fldCharType="separate"/>
      </w:r>
      <w:r w:rsidRPr="00B81E57">
        <w:t>(Ecobee 2021)</w:t>
      </w:r>
      <w:r>
        <w:fldChar w:fldCharType="end"/>
      </w:r>
      <w:r>
        <w:t xml:space="preserve"> and satellite and street-level imagery </w:t>
      </w:r>
      <w:r>
        <w:fldChar w:fldCharType="begin"/>
      </w:r>
      <w:r w:rsidR="00351C6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fldChar w:fldCharType="separate"/>
      </w:r>
      <w:r w:rsidRPr="00DD3929">
        <w:t>(New et al. 2020)</w:t>
      </w:r>
      <w:r>
        <w:fldChar w:fldCharType="end"/>
      </w:r>
      <w:r>
        <w:t xml:space="preserve">. Understanding the role of the building and other household characteristics will enable public agencies to target emergency planning efforts and resources in the short-term like locations of cooling and warming centers and the long-term such as social programs and building weatherization.  </w:t>
      </w:r>
    </w:p>
    <w:p w14:paraId="37117D9C" w14:textId="08668807" w:rsidR="00C42310" w:rsidRDefault="00472389" w:rsidP="00C42310">
      <w:pPr>
        <w:pStyle w:val="Heading2List"/>
      </w:pPr>
      <w:r>
        <w:t>Research gaps and objectives</w:t>
      </w:r>
    </w:p>
    <w:p w14:paraId="6598CAC3" w14:textId="3F790541" w:rsidR="002A7CA9" w:rsidRDefault="002A7CA9" w:rsidP="002A7CA9">
      <w:r>
        <w:t xml:space="preserve">Several research gaps relate to the role of building characteristics on temperature-related </w:t>
      </w:r>
      <w:r w:rsidR="0025514A">
        <w:t>illness and death</w:t>
      </w:r>
      <w:r>
        <w:t xml:space="preserve">. </w:t>
      </w:r>
    </w:p>
    <w:p w14:paraId="1B25D0DA" w14:textId="402364AD" w:rsidR="000A4CF2" w:rsidRDefault="00652E43" w:rsidP="002A7CA9">
      <w:r>
        <w:t xml:space="preserve">First, is the lack of empirical evidence to link building characteristics to temperature-related </w:t>
      </w:r>
      <w:r w:rsidR="0025514A">
        <w:t>illness and death</w:t>
      </w:r>
      <w:r>
        <w:t xml:space="preserve">. </w:t>
      </w:r>
      <w:r w:rsidR="000A4CF2">
        <w:t xml:space="preserve">Studies assessing the sensitivity of overheating risk to building characteristics often use building performance simulations. These studies use simulation outputs such as maximum daily room temperature </w:t>
      </w:r>
      <w:r w:rsidR="000A4CF2">
        <w:fldChar w:fldCharType="begin"/>
      </w:r>
      <w:r w:rsidR="00351C61">
        <w:instrText xml:space="preserve"> ADDIN ZOTERO_ITEM CSL_CITATION {"citationID":"0J3PL7Pz","properties":{"formattedCitation":"(Samuelson, Baniassadi, and Gonzalez 2020; Mavrogianni et al. 2012)","plainCitation":"(Samuelson, Baniassadi, and Gonzalez 2020; Mavrogianni et al. 2012)","noteIndex":0},"citationItems":[{"id":288,"uris":["http://zotero.org/users/4259226/items/VFNGC2VH",["http://zotero.org/users/4259226/items/VFNGC2VH"]],"itemData":{"id":288,"type":"article-journal","abstract":"Heat is a growing concern in cities around the word, especially in the face of climate change. Because buildings are an important component of the built environment vis-à-vis both energy use and heat resiliency in cities, we explored their climate mitigation and adaptation potential. Specifically, we investigated how design decisions interact with regard to three heat-related factors—namely, energy use/CO2 emissions, passive survivability, and heat rejection to the urban climate. We selected an archetypical building as our test case, created various design permutations, and used whole-building simulations to analyze their performance. Our simulations show that permutations of the building with a smaller carbon footprint also emit less heat to ambient air and had a better passive survivability. However, we also noted potential trade-offs (e.g., where ventilation is inadequate, increasing insulation levels for energy efficiency may hurt passive survivability). Based on our findings, we argue that, at least at a policy level, it is imperative to take advantage of the synergies, and their collective benefits. Moreover, building regulations or incentive programs should look beyond energy as the sole performance metric of interest and consider passive survivability as well as thermal interactions with urban climate.","container-title":"Energy","DOI":"10.1016/j.energy.2020.117886","ISSN":"0360-5442","journalAbbreviation":"Energy","language":"en","page":"117886","source":"ScienceDirect","title":"Beyond energy savings: Investigating the co-benefits of heat resilient architecture","title-short":"Beyond energy savings","URL":"https://www.sciencedirect.com/science/article/pii/S0360544220309932","volume":"204","author":[{"family":"Samuelson","given":"Holly"},{"family":"Baniassadi","given":"Amir"},{"family":"Gonzalez","given":"Pablo Izaga"}],"accessed":{"date-parts":[["2021",6,14]]},"issued":{"date-parts":[["2020",8,1]]}}},{"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0A4CF2">
        <w:fldChar w:fldCharType="separate"/>
      </w:r>
      <w:r w:rsidR="000A4CF2" w:rsidRPr="00B25486">
        <w:t>(Samuelson, Baniassadi, and Gonzalez 2020; Mavrogianni et al. 2012)</w:t>
      </w:r>
      <w:r w:rsidR="000A4CF2">
        <w:fldChar w:fldCharType="end"/>
      </w:r>
      <w:r w:rsidR="000A4CF2">
        <w:t xml:space="preserve">, percent of time in different U.S. Occupational Safety and Health Administration (OSHA) heat index (HI) risk categories </w:t>
      </w:r>
      <w:r w:rsidR="000A4CF2">
        <w:fldChar w:fldCharType="begin"/>
      </w:r>
      <w:r w:rsidR="00351C6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fldChar w:fldCharType="separate"/>
      </w:r>
      <w:r w:rsidR="000A4CF2" w:rsidRPr="004D7661">
        <w:t>(Sun, Specian, and Hong 2020)</w:t>
      </w:r>
      <w:r w:rsidR="000A4CF2">
        <w:fldChar w:fldCharType="end"/>
      </w:r>
      <w:r w:rsidR="000A4CF2">
        <w:t xml:space="preserve">, or the degree-hours the wet-bulb globe temperature (WBGT) index exceeded a threshold value </w:t>
      </w:r>
      <w:r w:rsidR="000A4CF2">
        <w:fldChar w:fldCharType="begin"/>
      </w:r>
      <w:r w:rsidR="00351C6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fldChar w:fldCharType="separate"/>
      </w:r>
      <w:r w:rsidR="000A4CF2" w:rsidRPr="00967078">
        <w:t>(Baniassadi, Heusinger, and Sailor 2018)</w:t>
      </w:r>
      <w:r w:rsidR="000A4CF2">
        <w:fldChar w:fldCharType="end"/>
      </w:r>
      <w:r w:rsidR="000A4CF2">
        <w:t xml:space="preserve"> to model the risk of overheating. Holmes et al. </w:t>
      </w:r>
      <w:r w:rsidR="000A4CF2">
        <w:fldChar w:fldCharType="begin"/>
      </w:r>
      <w:r w:rsidR="00351C61">
        <w:instrText xml:space="preserve"> ADDIN ZOTERO_ITEM CSL_CITATION {"citationID":"68FBVDgZ","properties":{"formattedCitation":"(Holmes, Phillips, and Wilson 2016)","plainCitation":"(Holmes, Phillips, and Wilson 2016)","noteIndex":0},"citationItems":[{"id":266,"uris":["http://zotero.org/users/4259226/items/YSYL3STF",["http://zotero.org/users/4259226/items/YSYL3STF"]],"itemData":{"id":266,"type":"article-journal","abstract":"As extreme heat and weather events are predicted to increase due to global warming, the risk of human heat stress within buildings will increase. To be resilient, buildings will need the capacity to provide habitable indoor conditions without power for limited amounts of time. Additional indoor thermal standards are required for public health to address ‘passive habitability’ during power outages. Current research on building-related heat stress and numerous heat indices is examined in relation to the development of a new heat-safety metric for use in passively conditioned buildings. Most indoor overheating research relies on outdoor temperature data and has no common indoor heat index for evaluating indoor heat stress. A recommendation is made for using the wet-bulb globe temperature (WBGT) and predicted heat strain (PHS) indices for modelling and monitoring of indoor heat stress in healthy adult populations because both indices utilize the primary thermoregulation variables, have associated heat-stress thresholds, and can be assessed or tracked with existing environmental monitoring methods and predictive energy modelling techniques. Further research is recommended on health effects and exposure limits of vulnerable populations, and the variation in thermal factors within buildings and the building stock.","container-title":"Building Research &amp; Information","DOI":"10.1080/09613218.2015.1033875","ISSN":"0961-3218, 1466-4321","issue":"1","journalAbbreviation":"Building Research &amp; Information","language":"en","page":"1-19","source":"DOI.org (Crossref)","title":"Overheating and passive habitability: indoor health and heat indices","title-short":"Overheating and passive habitability","URL":"http://www.tandfonline.com/doi/full/10.1080/09613218.2015.1033875","volume":"44","author":[{"family":"Holmes","given":"Seth H."},{"family":"Phillips","given":"Thomas"},{"family":"Wilson","given":"Alex"}],"accessed":{"date-parts":[["2020",1,17]]},"issued":{"date-parts":[["2016",1,2]]}}}],"schema":"https://github.com/citation-style-language/schema/raw/master/csl-citation.json"} </w:instrText>
      </w:r>
      <w:r w:rsidR="000A4CF2">
        <w:fldChar w:fldCharType="separate"/>
      </w:r>
      <w:r w:rsidR="000A4CF2" w:rsidRPr="005D6C1F">
        <w:t>(Holmes, Phillips, and Wilson 2016)</w:t>
      </w:r>
      <w:r w:rsidR="000A4CF2">
        <w:fldChar w:fldCharType="end"/>
      </w:r>
      <w:r w:rsidR="000A4CF2">
        <w:t xml:space="preserve"> discuss the suitability of different thermal indices with building performance simulation outputs and recommend acceptable thresholds for residential spaces based on WBGT. While there are many thermal indices, as yet </w:t>
      </w:r>
      <w:r w:rsidR="000A4CF2">
        <w:lastRenderedPageBreak/>
        <w:t xml:space="preserve">none of them are validated for personal exposure in residential environments, meaning the recommended thresholds are not based on empirical observations of temperature-related </w:t>
      </w:r>
      <w:r w:rsidR="00405503">
        <w:t>health hazards</w:t>
      </w:r>
      <w:r w:rsidR="000A4CF2">
        <w:t xml:space="preserve"> in this context </w:t>
      </w:r>
      <w:r w:rsidR="000A4CF2">
        <w:fldChar w:fldCharType="begin"/>
      </w:r>
      <w:r w:rsidR="00351C61">
        <w:instrText xml:space="preserve"> ADDIN ZOTERO_ITEM CSL_CITATION {"citationID":"55zMd5lA","properties":{"formattedCitation":"(Kuras et al. 2017)","plainCitation":"(Kuras et al. 2017)","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schema":"https://github.com/citation-style-language/schema/raw/master/csl-citation.json"} </w:instrText>
      </w:r>
      <w:r w:rsidR="000A4CF2">
        <w:fldChar w:fldCharType="separate"/>
      </w:r>
      <w:r w:rsidR="000A4CF2" w:rsidRPr="00000112">
        <w:t>(Kuras et al. 2017)</w:t>
      </w:r>
      <w:r w:rsidR="000A4CF2">
        <w:fldChar w:fldCharType="end"/>
      </w:r>
      <w:r w:rsidR="000A4CF2">
        <w:t xml:space="preserve">. Recently, the </w:t>
      </w:r>
      <w:r w:rsidR="000A4CF2" w:rsidRPr="00566EB9">
        <w:t>Occupational Safety and Health Review Commission</w:t>
      </w:r>
      <w:r w:rsidR="000A4CF2">
        <w:t xml:space="preserve"> criticized OSHA’s use of </w:t>
      </w:r>
      <w:r w:rsidR="00C9201C">
        <w:t>HI</w:t>
      </w:r>
      <w:r w:rsidR="000A4CF2">
        <w:t xml:space="preserve"> to assess risk for heat exposure in occupational settings due to the lack of scientific evidence</w:t>
      </w:r>
      <w:r w:rsidR="00C9201C">
        <w:t xml:space="preserve"> for risk categories</w:t>
      </w:r>
      <w:r w:rsidR="000A4CF2">
        <w:t xml:space="preserve"> </w:t>
      </w:r>
      <w:r w:rsidR="000A4CF2">
        <w:fldChar w:fldCharType="begin"/>
      </w:r>
      <w:r w:rsidR="00351C61">
        <w:instrText xml:space="preserve"> ADDIN ZOTERO_ITEM CSL_CITATION {"citationID":"t1lbRUna","properties":{"formattedCitation":"(\\uc0\\u8220{}Secretary of Labor v. A.H. Sturgill Roofing, Inc.\\uc0\\u8221{} 2019)","plainCitation":"(“Secretary of Labor v. A.H. Sturgill Roofing, Inc.” 2019)","noteIndex":0},"citationItems":[{"id":2,"uris":["http://zotero.org/users/4259226/items/9H4EE88S",["http://zotero.org/users/4259226/items/9H4EE88S"]],"itemData":{"id":2,"type":"hearing","event-place":"Washington, D.C.","number":"OSHRC Docket No. 13-0224","publisher-place":"Washington, D.C.","section":"Occupational Safety and Health Review Commission","title":"Secretary of Labor v. A.H. Sturgill Roofing, Inc.","URL":"https://www.oshrc.gov/assets/1/18/A.H._Sturgill_Roofing_Inc.%5E13-0224%5EComplete_Decision_signed%5E022819%5EFINAL.pdf?8324","contributor":[{"family":"OSHRC","given":""}],"accessed":{"date-parts":[["2021",7,30]]},"issued":{"date-parts":[["2019",2]]}}}],"schema":"https://github.com/citation-style-language/schema/raw/master/csl-citation.json"} </w:instrText>
      </w:r>
      <w:r w:rsidR="000A4CF2">
        <w:fldChar w:fldCharType="separate"/>
      </w:r>
      <w:r w:rsidR="00351C61" w:rsidRPr="00351C61">
        <w:rPr>
          <w:rFonts w:cs="Times New Roman"/>
        </w:rPr>
        <w:t>(“Secretary of Labor v. A.H. Sturgill Roofing, Inc.” 2019)</w:t>
      </w:r>
      <w:r w:rsidR="000A4CF2">
        <w:fldChar w:fldCharType="end"/>
      </w:r>
      <w:r w:rsidR="000A4CF2">
        <w:t>.</w:t>
      </w:r>
    </w:p>
    <w:p w14:paraId="5F72F5FF" w14:textId="26D3025F" w:rsidR="00652E43" w:rsidRDefault="00D459CC" w:rsidP="003E0F42">
      <w:pPr>
        <w:tabs>
          <w:tab w:val="left" w:pos="3887"/>
        </w:tabs>
      </w:pPr>
      <w:r>
        <w:t>The second research gap</w:t>
      </w:r>
      <w:r w:rsidR="003E0F42">
        <w:t xml:space="preserve"> is </w:t>
      </w:r>
      <w:r w:rsidR="00BD2FE1">
        <w:t>limited</w:t>
      </w:r>
      <w:r w:rsidR="0063651F">
        <w:t xml:space="preserve"> </w:t>
      </w:r>
      <w:r>
        <w:t>consideration</w:t>
      </w:r>
      <w:r w:rsidR="0063651F">
        <w:t xml:space="preserve"> for building characteristics in conjunction with other markers of socioeconomic vulnerability such as </w:t>
      </w:r>
      <w:r w:rsidR="00072AC2">
        <w:t>income and age</w:t>
      </w:r>
      <w:r w:rsidR="000A3677">
        <w:t xml:space="preserve">. </w:t>
      </w:r>
      <w:r w:rsidR="00006C95">
        <w:t xml:space="preserve">Very few studies using building performance simulations </w:t>
      </w:r>
      <w:r w:rsidR="00157173">
        <w:t>review</w:t>
      </w:r>
      <w:r w:rsidR="00006C95">
        <w:t xml:space="preserve"> the interaction of building and occupant characteristics</w:t>
      </w:r>
      <w:r w:rsidR="005B2E1D">
        <w:t>.</w:t>
      </w:r>
      <w:r w:rsidR="00BC13B5">
        <w:t xml:space="preserve"> </w:t>
      </w:r>
      <w:proofErr w:type="spellStart"/>
      <w:r w:rsidR="00BC13B5">
        <w:t>Baniassadi</w:t>
      </w:r>
      <w:proofErr w:type="spellEnd"/>
      <w:r w:rsidR="00BC13B5">
        <w:t xml:space="preserve"> et al.</w:t>
      </w:r>
      <w:r w:rsidR="005B2E1D">
        <w:t xml:space="preserve"> </w:t>
      </w:r>
      <w:r w:rsidR="005B2E1D">
        <w:fldChar w:fldCharType="begin"/>
      </w:r>
      <w:r w:rsidR="00351C6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fldChar w:fldCharType="separate"/>
      </w:r>
      <w:r w:rsidR="005B2E1D" w:rsidRPr="005B2E1D">
        <w:t>(Baniassadi et al. 2019)</w:t>
      </w:r>
      <w:r w:rsidR="005B2E1D">
        <w:fldChar w:fldCharType="end"/>
      </w:r>
      <w:r w:rsidR="00BC13B5">
        <w:t xml:space="preserve"> account for </w:t>
      </w:r>
      <w:r w:rsidR="001E2BF2">
        <w:t>some effects of occupant income</w:t>
      </w:r>
      <w:r w:rsidR="00BC13B5">
        <w:t xml:space="preserve"> by modeling </w:t>
      </w:r>
      <w:r w:rsidR="004E7892">
        <w:t xml:space="preserve">AC non-functionality and occupant age by </w:t>
      </w:r>
      <w:r w:rsidR="00167F85">
        <w:t>using</w:t>
      </w:r>
      <w:r w:rsidR="004E7892">
        <w:t xml:space="preserve"> </w:t>
      </w:r>
      <w:r w:rsidR="00083BD5">
        <w:t xml:space="preserve">a conservative value for their overheating threshold. </w:t>
      </w:r>
    </w:p>
    <w:p w14:paraId="50EA3944" w14:textId="00AC245A" w:rsidR="001A6B21" w:rsidRDefault="00B73127" w:rsidP="00D36EE5">
      <w:pPr>
        <w:tabs>
          <w:tab w:val="left" w:pos="3887"/>
        </w:tabs>
      </w:pPr>
      <w:r>
        <w:t>To overcome these research gaps, th</w:t>
      </w:r>
      <w:r w:rsidR="007C7162">
        <w:t>is</w:t>
      </w:r>
      <w:r>
        <w:t xml:space="preserve"> study </w:t>
      </w:r>
      <w:r w:rsidR="00472389">
        <w:t>uses supervised machine learning to predict</w:t>
      </w:r>
      <w:r w:rsidR="009D3D2C">
        <w:t xml:space="preserve"> temperature-related </w:t>
      </w:r>
      <w:r w:rsidR="0025514A">
        <w:t>illness</w:t>
      </w:r>
      <w:r w:rsidR="009D3D2C">
        <w:t xml:space="preserve"> based on a </w:t>
      </w:r>
      <w:r w:rsidR="001A6B21">
        <w:t>nationwide</w:t>
      </w:r>
      <w:r w:rsidR="009D3D2C">
        <w:t xml:space="preserve"> survey of </w:t>
      </w:r>
      <w:r w:rsidR="00DB3F18">
        <w:t xml:space="preserve">building </w:t>
      </w:r>
      <w:r w:rsidR="009673C3">
        <w:t xml:space="preserve">and </w:t>
      </w:r>
      <w:r w:rsidR="007E38C3">
        <w:t>household</w:t>
      </w:r>
      <w:r w:rsidR="009673C3">
        <w:t xml:space="preserve"> characteristics in American </w:t>
      </w:r>
      <w:r w:rsidR="007E38C3">
        <w:t>homes</w:t>
      </w:r>
      <w:r w:rsidR="009673C3">
        <w:t xml:space="preserve">. </w:t>
      </w:r>
      <w:r w:rsidR="001A6B21">
        <w:t>This study revolves around two research questions</w:t>
      </w:r>
      <w:r w:rsidR="002023F5">
        <w:t>:</w:t>
      </w:r>
    </w:p>
    <w:p w14:paraId="086FF6D9" w14:textId="1EB58E29" w:rsidR="001A6B21" w:rsidRDefault="001A6B21" w:rsidP="001A6B21">
      <w:pPr>
        <w:pStyle w:val="ListParagraph"/>
        <w:numPr>
          <w:ilvl w:val="0"/>
          <w:numId w:val="31"/>
        </w:numPr>
        <w:tabs>
          <w:tab w:val="left" w:pos="3887"/>
        </w:tabs>
      </w:pPr>
      <w:r>
        <w:t>Would a HVI with detailed information about the building be more accurate at predicting the risk of health hazards? If so, by how much?</w:t>
      </w:r>
    </w:p>
    <w:p w14:paraId="5594021D" w14:textId="70514DAF" w:rsidR="001A6B21" w:rsidRDefault="001A6B21" w:rsidP="001A6B21">
      <w:pPr>
        <w:pStyle w:val="ListParagraph"/>
        <w:numPr>
          <w:ilvl w:val="0"/>
          <w:numId w:val="31"/>
        </w:numPr>
        <w:tabs>
          <w:tab w:val="left" w:pos="3887"/>
        </w:tabs>
      </w:pPr>
      <w:r>
        <w:t xml:space="preserve">Which building and occupant characteristics </w:t>
      </w:r>
      <w:r w:rsidR="00781A6D">
        <w:t>contribute most to predicting the risk of a health hazards?</w:t>
      </w:r>
    </w:p>
    <w:p w14:paraId="3B69D18C" w14:textId="17B5EAF0" w:rsidR="002A7CA9" w:rsidRDefault="00BD40EB" w:rsidP="00D36EE5">
      <w:pPr>
        <w:tabs>
          <w:tab w:val="left" w:pos="3887"/>
        </w:tabs>
      </w:pPr>
      <w:r>
        <w:t xml:space="preserve">More accurate predictions </w:t>
      </w:r>
      <w:r w:rsidR="008918B8">
        <w:t xml:space="preserve">will </w:t>
      </w:r>
      <w:r w:rsidR="004206D8">
        <w:t>allow</w:t>
      </w:r>
      <w:r w:rsidR="00BA6754">
        <w:t xml:space="preserve"> public agencies to </w:t>
      </w:r>
      <w:r w:rsidR="006067C6">
        <w:t xml:space="preserve">better </w:t>
      </w:r>
      <w:r w:rsidR="00472389">
        <w:t xml:space="preserve">identify at-risk households and </w:t>
      </w:r>
      <w:r w:rsidR="006067C6">
        <w:t xml:space="preserve">strategize limited resources for short-term </w:t>
      </w:r>
      <w:r w:rsidR="005953E7">
        <w:t xml:space="preserve">planning like locations of cooling and warming centers and long-term planning like building weatherization and social programs. </w:t>
      </w:r>
      <w:r w:rsidR="00781A6D">
        <w:t xml:space="preserve">Understanding the contributions of building and occupant characteristics can prioritize data collection efforts. </w:t>
      </w:r>
    </w:p>
    <w:p w14:paraId="4B9E8FAF" w14:textId="410B2662" w:rsidR="00827153" w:rsidRDefault="003962C4" w:rsidP="00E2340B">
      <w:pPr>
        <w:pStyle w:val="Heading1List"/>
      </w:pPr>
      <w:r>
        <w:t>Materials and methods</w:t>
      </w:r>
    </w:p>
    <w:p w14:paraId="3B3C6161" w14:textId="24A48563" w:rsidR="006C6FB9" w:rsidRDefault="00D56D97" w:rsidP="006C6FB9">
      <w:pPr>
        <w:pStyle w:val="Heading2List"/>
      </w:pPr>
      <w:r>
        <w:t>Residential energy consumption survey (RECS) data</w:t>
      </w:r>
    </w:p>
    <w:p w14:paraId="5EC4642D" w14:textId="4CC73B11" w:rsidR="009622F0" w:rsidRDefault="00D56D97" w:rsidP="008D0432">
      <w:r>
        <w:t>Th</w:t>
      </w:r>
      <w:r w:rsidR="001A6B21">
        <w:t>e main</w:t>
      </w:r>
      <w:r>
        <w:t xml:space="preserve"> source of data </w:t>
      </w:r>
      <w:r w:rsidR="00781A6D">
        <w:t>for</w:t>
      </w:r>
      <w:r>
        <w:t xml:space="preserve"> this study</w:t>
      </w:r>
      <w:r w:rsidR="008D0432">
        <w:t xml:space="preserve"> </w:t>
      </w:r>
      <w:r w:rsidR="00C87584">
        <w:t>is</w:t>
      </w:r>
      <w:r w:rsidR="00781A6D">
        <w:t xml:space="preserve"> the</w:t>
      </w:r>
      <w:r w:rsidR="008D0432">
        <w:t xml:space="preserve"> Residential Energy Consumption Survey (RECS), which is administered by the U.S. Energy Information Administration (EIA) </w:t>
      </w:r>
      <w:r w:rsidR="008D0432">
        <w:fldChar w:fldCharType="begin"/>
      </w:r>
      <w:r w:rsidR="00472389">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fldChar w:fldCharType="separate"/>
      </w:r>
      <w:r w:rsidR="00472389">
        <w:t>(EIA 2018; 2022)</w:t>
      </w:r>
      <w:r w:rsidR="008D0432">
        <w:fldChar w:fldCharType="end"/>
      </w:r>
      <w:r w:rsidR="008D0432">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t xml:space="preserve"> </w:t>
      </w:r>
    </w:p>
    <w:p w14:paraId="3BDCFDC5" w14:textId="549A4664" w:rsidR="00C87584" w:rsidRDefault="00C87584" w:rsidP="008D0432">
      <w:r>
        <w:t xml:space="preserve">Of relevance for this study, the </w:t>
      </w:r>
      <w:r w:rsidR="00367B3D">
        <w:t xml:space="preserve">three </w:t>
      </w:r>
      <w:r>
        <w:t xml:space="preserve">most recent cycles of RECS, </w:t>
      </w:r>
      <w:r w:rsidR="00367B3D">
        <w:t xml:space="preserve">2009, </w:t>
      </w:r>
      <w:r>
        <w:t>2015</w:t>
      </w:r>
      <w:r w:rsidR="00367B3D">
        <w:t xml:space="preserve">, </w:t>
      </w:r>
      <w:r>
        <w:t>2020</w:t>
      </w:r>
      <w:r w:rsidR="00367B3D">
        <w:t>,</w:t>
      </w:r>
      <w:r>
        <w:t xml:space="preserve"> ask respondents if in the last year, if anyone in their household needed medical attention because the home was too hot or too cold </w:t>
      </w:r>
      <w:r>
        <w:fldChar w:fldCharType="begin"/>
      </w:r>
      <w:r>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fldChar w:fldCharType="separate"/>
      </w:r>
      <w:r>
        <w:t>(EIA 2016; 2020)</w:t>
      </w:r>
      <w:r>
        <w:fldChar w:fldCharType="end"/>
      </w:r>
      <w:r>
        <w:t xml:space="preserve">.  This study treats an affirmative response to either question as a temperature-related </w:t>
      </w:r>
      <w:r w:rsidR="0025514A">
        <w:t>illness</w:t>
      </w:r>
      <w:r>
        <w:t>. While the questions are vague regarding duration and severity of extreme temperatures and who in the household needed medical assistance, it provides a source of empirical evidence that the household experienced a</w:t>
      </w:r>
      <w:r w:rsidR="00646947">
        <w:t xml:space="preserve"> </w:t>
      </w:r>
      <w:r>
        <w:t xml:space="preserve">hazardous interior </w:t>
      </w:r>
      <w:r w:rsidR="00646947">
        <w:t xml:space="preserve">thermal </w:t>
      </w:r>
      <w:r>
        <w:t xml:space="preserve">environment. </w:t>
      </w:r>
      <w:r w:rsidR="00EE26FC">
        <w:t>We only analyzed data from the 2015 and 2020 RECS. Responses to our questions of interest are not available in the public data file for the 2009 RECS due to infrequent responses risking disclosure of sensitive and confidential household information.</w:t>
      </w:r>
      <w:r w:rsidR="00EE26FC">
        <w:rPr>
          <w:rStyle w:val="FootnoteReference"/>
        </w:rPr>
        <w:footnoteReference w:id="2"/>
      </w:r>
    </w:p>
    <w:p w14:paraId="0ECFB250" w14:textId="6E8757F7" w:rsidR="009622F0" w:rsidRDefault="009622F0" w:rsidP="008D0432">
      <w:r>
        <w:lastRenderedPageBreak/>
        <w:t xml:space="preserve">Each RECS is an independent cross-sectional study of residential energy use, so each iteration of the survey is slightly different. </w:t>
      </w:r>
      <w:r w:rsidR="00367B3D">
        <w:t>Theoretically, it’s possible to select the same home twice, but it is highly unlikely and occurs rarely</w:t>
      </w:r>
      <w:r w:rsidR="00EE26FC">
        <w:t>.</w:t>
      </w:r>
      <w:r w:rsidR="00367B3D">
        <w:rPr>
          <w:rStyle w:val="FootnoteReference"/>
        </w:rPr>
        <w:footnoteReference w:id="3"/>
      </w:r>
      <w:r w:rsidR="00367B3D">
        <w:t xml:space="preserve"> </w:t>
      </w:r>
      <w:r w:rsidR="0025391F">
        <w:t>The EIA selects samples to statistically represent all U.S. households occupied as a primary residence at the time of the survey.</w:t>
      </w:r>
      <w:r w:rsidR="00C87584">
        <w:t xml:space="preserve"> T</w:t>
      </w:r>
      <w:r w:rsidR="007A2A49">
        <w:t xml:space="preserve">he most </w:t>
      </w:r>
      <w:r w:rsidR="0025391F">
        <w:t xml:space="preserve">significant </w:t>
      </w:r>
      <w:r w:rsidR="007A2A49">
        <w:t>difference between the 2015 and 2020 survey cycles</w:t>
      </w:r>
      <w:r w:rsidR="0025391F">
        <w:t xml:space="preserve"> </w:t>
      </w:r>
      <w:r w:rsidR="007A2A49">
        <w:t xml:space="preserve">is the mode of execution. </w:t>
      </w:r>
      <w:r w:rsidR="0025391F">
        <w:t>The 2015 survey cycle collected data through a combination of computer-assisted personal interviews</w:t>
      </w:r>
      <w:r w:rsidR="00D02B2D">
        <w:t xml:space="preserve">, </w:t>
      </w:r>
      <w:r w:rsidR="0025391F">
        <w:t xml:space="preserve">internet, and mailings.  The 2020 survey cycle relied entirely on self-administered web and paper questionaries. </w:t>
      </w:r>
      <w:r w:rsidR="0082049E">
        <w:t xml:space="preserve">Because there were no in-person interviews, the 2020 survey did not </w:t>
      </w:r>
      <w:r w:rsidR="00D02B2D">
        <w:t>use</w:t>
      </w:r>
      <w:r w:rsidR="0082049E">
        <w:t xml:space="preserve"> a clustered sampling method like in 2015. The impact of this change is a three-fold increase in sample size – 5,686 in 2015 to 18,496 in 2020. Sample size is inversely proportional to the standard error and</w:t>
      </w:r>
      <w:r w:rsidR="004840B8">
        <w:t xml:space="preserve">, so larger samples </w:t>
      </w:r>
      <w:r w:rsidR="0082049E">
        <w:t>generally result</w:t>
      </w:r>
      <w:r w:rsidR="004840B8">
        <w:t xml:space="preserve"> </w:t>
      </w:r>
      <w:r w:rsidR="0082049E">
        <w:t xml:space="preserve">in </w:t>
      </w:r>
      <w:r w:rsidR="004840B8">
        <w:t>narrower</w:t>
      </w:r>
      <w:r w:rsidR="0082049E">
        <w:t xml:space="preserve"> confidence intervals for population and subpopulation estimates.</w:t>
      </w:r>
      <w:r w:rsidR="00646947">
        <w:t xml:space="preserve"> The two survey years also had minor differences in variable coding. </w:t>
      </w:r>
    </w:p>
    <w:p w14:paraId="323DC616" w14:textId="0905AF7B" w:rsidR="0082049E" w:rsidRDefault="00EE070C" w:rsidP="008D0432">
      <w:r>
        <w:fldChar w:fldCharType="begin"/>
      </w:r>
      <w:r>
        <w:instrText xml:space="preserve"> REF _Ref80686156 \h </w:instrText>
      </w:r>
      <w:r>
        <w:fldChar w:fldCharType="separate"/>
      </w:r>
      <w:r>
        <w:t>Ta</w:t>
      </w:r>
      <w:r>
        <w:t>b</w:t>
      </w:r>
      <w:r>
        <w:t xml:space="preserve">le </w:t>
      </w:r>
      <w:r>
        <w:rPr>
          <w:noProof/>
        </w:rPr>
        <w:t>1</w:t>
      </w:r>
      <w:r>
        <w:fldChar w:fldCharType="end"/>
      </w:r>
      <w:r>
        <w:t xml:space="preserve"> shows counts of heat-, cold-, or any temperature-related </w:t>
      </w:r>
      <w:r w:rsidR="0025514A">
        <w:t>illness</w:t>
      </w:r>
      <w:r>
        <w:t xml:space="preserve"> in the 2015 and 2020 RECS. </w:t>
      </w:r>
      <w:r w:rsidR="00646947">
        <w:t>For the predictive model, w</w:t>
      </w:r>
      <w:r w:rsidR="0082049E">
        <w:t>e treat each sample as an independent observation</w:t>
      </w:r>
      <w:r w:rsidR="00646947">
        <w:t xml:space="preserve">. </w:t>
      </w:r>
      <w:r w:rsidR="003118E4">
        <w:t>However, for population estimate, we reviewed the results of ea</w:t>
      </w:r>
      <w:r w:rsidR="00D02B2D">
        <w:t>ch</w:t>
      </w:r>
      <w:r w:rsidR="003118E4">
        <w:t xml:space="preserve"> year separately due to differences in sampling methods. </w:t>
      </w:r>
      <w:r w:rsidR="003118E4">
        <w:t xml:space="preserve">For each year, RECS calculates the sample weight, which indicates the number of households in the population that observation represents. </w:t>
      </w:r>
      <w:r w:rsidR="00D02B2D">
        <w:t xml:space="preserve">Inclusion of replicate weights allows for </w:t>
      </w:r>
      <w:r w:rsidR="003118E4">
        <w:t>calculat</w:t>
      </w:r>
      <w:r w:rsidR="00D02B2D">
        <w:t>ion of</w:t>
      </w:r>
      <w:r w:rsidR="003118E4">
        <w:t xml:space="preserve"> the sampling error. </w:t>
      </w:r>
      <w:r w:rsidR="00D02B2D">
        <w:t>We followed the EIA’s</w:t>
      </w:r>
      <w:r w:rsidR="003118E4">
        <w:t xml:space="preserve"> procedure for calculating population estimates, standard errors, and confidence intervals in R </w:t>
      </w:r>
      <w:r w:rsidR="003118E4">
        <w:fldChar w:fldCharType="begin"/>
      </w:r>
      <w:r w:rsidR="003118E4">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fldChar w:fldCharType="separate"/>
      </w:r>
      <w:r w:rsidR="003118E4">
        <w:rPr>
          <w:noProof/>
        </w:rPr>
        <w:t>(EIA 2019; 2023)</w:t>
      </w:r>
      <w:r w:rsidR="003118E4">
        <w:fldChar w:fldCharType="end"/>
      </w:r>
      <w:r w:rsidR="003118E4">
        <w:t xml:space="preserve">. </w:t>
      </w:r>
    </w:p>
    <w:p w14:paraId="190C21ED" w14:textId="2423D533" w:rsidR="008D0432" w:rsidRDefault="008D0432" w:rsidP="008D0432">
      <w:pPr>
        <w:pStyle w:val="Tablecaption"/>
      </w:pPr>
      <w:bookmarkStart w:id="2" w:name="_Ref80686156"/>
      <w:r>
        <w:t xml:space="preserve">Table </w:t>
      </w:r>
      <w:r w:rsidR="001372E4">
        <w:fldChar w:fldCharType="begin"/>
      </w:r>
      <w:r w:rsidR="001372E4">
        <w:instrText xml:space="preserve"> SEQ Table \* ARABIC </w:instrText>
      </w:r>
      <w:r w:rsidR="001372E4">
        <w:fldChar w:fldCharType="separate"/>
      </w:r>
      <w:r w:rsidR="00C41E03">
        <w:rPr>
          <w:noProof/>
        </w:rPr>
        <w:t>1</w:t>
      </w:r>
      <w:r w:rsidR="001372E4">
        <w:rPr>
          <w:noProof/>
        </w:rPr>
        <w:fldChar w:fldCharType="end"/>
      </w:r>
      <w:bookmarkEnd w:id="2"/>
      <w:r>
        <w:t xml:space="preserve">. </w:t>
      </w:r>
      <w:r w:rsidR="002023F5">
        <w:t xml:space="preserve">Observations of temperature-related </w:t>
      </w:r>
      <w:r w:rsidR="0025514A">
        <w:t>illness</w:t>
      </w:r>
      <w:r w:rsidR="002023F5">
        <w:t xml:space="preserve"> in </w:t>
      </w:r>
      <w:r w:rsidR="002F5D85">
        <w:t>RECS</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EE6FB0" w:rsidRDefault="0025514A" w:rsidP="00405503">
            <w:pPr>
              <w:pStyle w:val="Tabletext"/>
              <w:rPr>
                <w:b/>
                <w:bCs/>
              </w:rPr>
            </w:pPr>
            <w:r>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EE6FB0" w:rsidRDefault="002F5D85" w:rsidP="002023F5">
            <w:pPr>
              <w:pStyle w:val="Tabletext"/>
              <w:jc w:val="right"/>
              <w:rPr>
                <w:b/>
                <w:bCs/>
              </w:rPr>
            </w:pPr>
            <w:r>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Default="002F5D85" w:rsidP="002023F5">
            <w:pPr>
              <w:pStyle w:val="Tabletext"/>
              <w:jc w:val="right"/>
              <w:rPr>
                <w:b/>
                <w:bCs/>
              </w:rPr>
            </w:pPr>
            <w:r>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Default="002F5D85" w:rsidP="002023F5">
            <w:pPr>
              <w:pStyle w:val="Tabletext"/>
              <w:jc w:val="right"/>
              <w:rPr>
                <w:b/>
                <w:bCs/>
              </w:rPr>
            </w:pPr>
            <w:r>
              <w:rPr>
                <w:b/>
                <w:bCs/>
              </w:rPr>
              <w:t>Total</w:t>
            </w:r>
          </w:p>
        </w:tc>
      </w:tr>
      <w:tr w:rsidR="002F5D85" w14:paraId="7299E047" w14:textId="37751A97" w:rsidTr="001372E4">
        <w:tc>
          <w:tcPr>
            <w:tcW w:w="0" w:type="auto"/>
            <w:tcBorders>
              <w:top w:val="single" w:sz="4" w:space="0" w:color="DBDBDB" w:themeColor="accent3" w:themeTint="66"/>
            </w:tcBorders>
          </w:tcPr>
          <w:p w14:paraId="04A9A1FA" w14:textId="1C9DD21E" w:rsidR="002F5D85" w:rsidRDefault="002F5D85" w:rsidP="00405503">
            <w:pPr>
              <w:pStyle w:val="Tabletext"/>
            </w:pPr>
            <w:r>
              <w:t xml:space="preserve">Heat-related </w:t>
            </w:r>
          </w:p>
        </w:tc>
        <w:tc>
          <w:tcPr>
            <w:tcW w:w="0" w:type="auto"/>
            <w:tcBorders>
              <w:top w:val="single" w:sz="4" w:space="0" w:color="DBDBDB" w:themeColor="accent3" w:themeTint="66"/>
            </w:tcBorders>
          </w:tcPr>
          <w:p w14:paraId="7AB7A74B" w14:textId="6CC182C1" w:rsidR="002F5D85" w:rsidRDefault="002F5D85" w:rsidP="002023F5">
            <w:pPr>
              <w:pStyle w:val="Tabletext"/>
              <w:jc w:val="right"/>
            </w:pPr>
            <w:r>
              <w:t>39</w:t>
            </w:r>
          </w:p>
        </w:tc>
        <w:tc>
          <w:tcPr>
            <w:tcW w:w="0" w:type="auto"/>
            <w:tcBorders>
              <w:top w:val="single" w:sz="4" w:space="0" w:color="DBDBDB" w:themeColor="accent3" w:themeTint="66"/>
            </w:tcBorders>
          </w:tcPr>
          <w:p w14:paraId="68CA49FB" w14:textId="02F11F8A" w:rsidR="002F5D85" w:rsidRDefault="002F5D85" w:rsidP="002023F5">
            <w:pPr>
              <w:pStyle w:val="Tabletext"/>
              <w:jc w:val="right"/>
            </w:pPr>
            <w:r>
              <w:t>76</w:t>
            </w:r>
          </w:p>
        </w:tc>
        <w:tc>
          <w:tcPr>
            <w:tcW w:w="0" w:type="auto"/>
            <w:tcBorders>
              <w:top w:val="single" w:sz="4" w:space="0" w:color="DBDBDB" w:themeColor="accent3" w:themeTint="66"/>
            </w:tcBorders>
          </w:tcPr>
          <w:p w14:paraId="2289E31B" w14:textId="54C14C56" w:rsidR="002F5D85" w:rsidRDefault="002F5D85" w:rsidP="002023F5">
            <w:pPr>
              <w:pStyle w:val="Tabletext"/>
              <w:jc w:val="right"/>
            </w:pPr>
            <w:r>
              <w:t>115</w:t>
            </w:r>
          </w:p>
        </w:tc>
      </w:tr>
      <w:tr w:rsidR="002F5D85" w14:paraId="40A32B66" w14:textId="1EDA4AE4" w:rsidTr="001372E4">
        <w:tc>
          <w:tcPr>
            <w:tcW w:w="0" w:type="auto"/>
          </w:tcPr>
          <w:p w14:paraId="143E03B3" w14:textId="6D9295EC" w:rsidR="002F5D85" w:rsidRDefault="002F5D85" w:rsidP="00405503">
            <w:pPr>
              <w:pStyle w:val="Tabletext"/>
            </w:pPr>
            <w:r>
              <w:t xml:space="preserve">Cold-related </w:t>
            </w:r>
          </w:p>
        </w:tc>
        <w:tc>
          <w:tcPr>
            <w:tcW w:w="0" w:type="auto"/>
          </w:tcPr>
          <w:p w14:paraId="2A209FE7" w14:textId="4350DA58" w:rsidR="002F5D85" w:rsidRDefault="002F5D85" w:rsidP="002023F5">
            <w:pPr>
              <w:pStyle w:val="Tabletext"/>
              <w:jc w:val="right"/>
            </w:pPr>
            <w:r>
              <w:t>54</w:t>
            </w:r>
          </w:p>
        </w:tc>
        <w:tc>
          <w:tcPr>
            <w:tcW w:w="0" w:type="auto"/>
          </w:tcPr>
          <w:p w14:paraId="1151F202" w14:textId="66A3BBC7" w:rsidR="002F5D85" w:rsidRDefault="002F5D85" w:rsidP="002023F5">
            <w:pPr>
              <w:pStyle w:val="Tabletext"/>
              <w:jc w:val="right"/>
            </w:pPr>
            <w:r>
              <w:t>120</w:t>
            </w:r>
          </w:p>
        </w:tc>
        <w:tc>
          <w:tcPr>
            <w:tcW w:w="0" w:type="auto"/>
          </w:tcPr>
          <w:p w14:paraId="3777DCA1" w14:textId="391B0655" w:rsidR="002F5D85" w:rsidRDefault="002F5D85" w:rsidP="002023F5">
            <w:pPr>
              <w:pStyle w:val="Tabletext"/>
              <w:jc w:val="right"/>
            </w:pPr>
            <w:r>
              <w:t>174</w:t>
            </w:r>
          </w:p>
        </w:tc>
      </w:tr>
      <w:tr w:rsidR="002F5D85" w14:paraId="010EB7D4" w14:textId="0C57D120" w:rsidTr="001372E4">
        <w:tc>
          <w:tcPr>
            <w:tcW w:w="0" w:type="auto"/>
          </w:tcPr>
          <w:p w14:paraId="4EC4B0A9" w14:textId="2B8E7473" w:rsidR="002F5D85" w:rsidRDefault="002F5D85" w:rsidP="00405503">
            <w:pPr>
              <w:pStyle w:val="Tabletext"/>
            </w:pPr>
            <w:r>
              <w:t>Any temperature</w:t>
            </w:r>
          </w:p>
        </w:tc>
        <w:tc>
          <w:tcPr>
            <w:tcW w:w="0" w:type="auto"/>
          </w:tcPr>
          <w:p w14:paraId="6ABA1D9B" w14:textId="77777777" w:rsidR="002F5D85" w:rsidRDefault="002F5D85" w:rsidP="002023F5">
            <w:pPr>
              <w:pStyle w:val="Tabletext"/>
              <w:jc w:val="right"/>
            </w:pPr>
            <w:r>
              <w:t>81</w:t>
            </w:r>
          </w:p>
        </w:tc>
        <w:tc>
          <w:tcPr>
            <w:tcW w:w="0" w:type="auto"/>
          </w:tcPr>
          <w:p w14:paraId="04C013B4" w14:textId="54E73DDE" w:rsidR="002F5D85" w:rsidRDefault="002F5D85" w:rsidP="002023F5">
            <w:pPr>
              <w:pStyle w:val="Tabletext"/>
              <w:jc w:val="right"/>
            </w:pPr>
            <w:r>
              <w:t>171</w:t>
            </w:r>
          </w:p>
        </w:tc>
        <w:tc>
          <w:tcPr>
            <w:tcW w:w="0" w:type="auto"/>
          </w:tcPr>
          <w:p w14:paraId="1FFE7ACA" w14:textId="0751DF25" w:rsidR="002F5D85" w:rsidRDefault="002F5D85" w:rsidP="002023F5">
            <w:pPr>
              <w:pStyle w:val="Tabletext"/>
              <w:jc w:val="right"/>
            </w:pPr>
            <w:r>
              <w:t>252</w:t>
            </w:r>
          </w:p>
        </w:tc>
      </w:tr>
      <w:tr w:rsidR="002F5D85" w14:paraId="2AAD9108" w14:textId="00B959C6" w:rsidTr="001372E4">
        <w:tc>
          <w:tcPr>
            <w:tcW w:w="0" w:type="auto"/>
          </w:tcPr>
          <w:p w14:paraId="2CAEDE70" w14:textId="77777777" w:rsidR="002F5D85" w:rsidRDefault="002F5D85" w:rsidP="00405503">
            <w:pPr>
              <w:pStyle w:val="Tabletext"/>
            </w:pPr>
            <w:r>
              <w:t>None</w:t>
            </w:r>
          </w:p>
        </w:tc>
        <w:tc>
          <w:tcPr>
            <w:tcW w:w="0" w:type="auto"/>
          </w:tcPr>
          <w:p w14:paraId="4B983EC9" w14:textId="400C4480" w:rsidR="002F5D85" w:rsidRDefault="002F5D85" w:rsidP="002023F5">
            <w:pPr>
              <w:pStyle w:val="Tabletext"/>
              <w:spacing w:after="160"/>
              <w:jc w:val="right"/>
            </w:pPr>
            <w:r>
              <w:t>5,605</w:t>
            </w:r>
          </w:p>
        </w:tc>
        <w:tc>
          <w:tcPr>
            <w:tcW w:w="0" w:type="auto"/>
          </w:tcPr>
          <w:p w14:paraId="11C1BFA7" w14:textId="76A8AD46" w:rsidR="002F5D85" w:rsidRDefault="002F5D85" w:rsidP="002023F5">
            <w:pPr>
              <w:pStyle w:val="Tabletext"/>
              <w:spacing w:after="160"/>
              <w:jc w:val="right"/>
            </w:pPr>
            <w:r>
              <w:t>18,496</w:t>
            </w:r>
          </w:p>
        </w:tc>
        <w:tc>
          <w:tcPr>
            <w:tcW w:w="0" w:type="auto"/>
          </w:tcPr>
          <w:p w14:paraId="61B5B1DB" w14:textId="113F0EFC" w:rsidR="002F5D85" w:rsidRDefault="002F5D85" w:rsidP="002023F5">
            <w:pPr>
              <w:pStyle w:val="Tabletext"/>
              <w:spacing w:after="160"/>
              <w:jc w:val="right"/>
            </w:pPr>
            <w:r>
              <w:t>24,101</w:t>
            </w:r>
          </w:p>
        </w:tc>
      </w:tr>
    </w:tbl>
    <w:p w14:paraId="5FA1A031" w14:textId="50B7DC8C" w:rsidR="008D0432" w:rsidRDefault="008D0432" w:rsidP="008D0432">
      <w:r>
        <w:t xml:space="preserve">To explore patterns in households that experienced temperature-related </w:t>
      </w:r>
      <w:r w:rsidR="0025514A">
        <w:t>illness</w:t>
      </w:r>
      <w:r>
        <w:t xml:space="preserve"> </w:t>
      </w:r>
      <w:r w:rsidR="00637DFD">
        <w:t>we</w:t>
      </w:r>
      <w:r>
        <w:t xml:space="preserve"> </w:t>
      </w:r>
      <w:r w:rsidR="00FF282D">
        <w:t>narrowed</w:t>
      </w:r>
      <w:r>
        <w:t xml:space="preserve"> the over 750 household characteristics described in the RECS dataset to </w:t>
      </w:r>
      <w:r w:rsidR="006C61B1">
        <w:t xml:space="preserve">approximately </w:t>
      </w:r>
      <w:r w:rsidR="00D46F7C">
        <w:t>25</w:t>
      </w:r>
      <w:r w:rsidR="006C61B1">
        <w:t xml:space="preserve"> </w:t>
      </w:r>
      <w:r>
        <w:t>related to</w:t>
      </w:r>
      <w:r w:rsidR="00C87584">
        <w:t xml:space="preserve"> either vulnerability or exposure to extreme temperature</w:t>
      </w:r>
      <w:r>
        <w:t xml:space="preserve">. These variables </w:t>
      </w:r>
      <w:r w:rsidR="000927BB">
        <w:t>fall under</w:t>
      </w:r>
      <w:r>
        <w:t xml:space="preserve"> </w:t>
      </w:r>
      <w:r w:rsidR="00D02B2D">
        <w:t>3</w:t>
      </w:r>
      <w:r>
        <w:t xml:space="preserve"> categories: climate, demographic</w:t>
      </w:r>
      <w:r w:rsidR="00D02B2D">
        <w:t>s</w:t>
      </w:r>
      <w:r>
        <w:t xml:space="preserve">, </w:t>
      </w:r>
      <w:r w:rsidR="00D02B2D">
        <w:t>and buildings</w:t>
      </w:r>
      <w:r w:rsidR="009A532E">
        <w:t>. We describe these building and household characteristics in the subsequent sections</w:t>
      </w:r>
      <w:r w:rsidR="000927BB">
        <w:t>.</w:t>
      </w:r>
      <w:r w:rsidR="009A532E">
        <w:t xml:space="preserve"> </w:t>
      </w:r>
      <w:r w:rsidR="009A532E">
        <w:fldChar w:fldCharType="begin"/>
      </w:r>
      <w:r w:rsidR="009A532E">
        <w:instrText xml:space="preserve"> REF _Ref80686156 \h </w:instrText>
      </w:r>
      <w:r w:rsidR="001372E4">
        <w:fldChar w:fldCharType="separate"/>
      </w:r>
      <w:r w:rsidR="009A532E">
        <w:fldChar w:fldCharType="end"/>
      </w:r>
      <w:r w:rsidR="009A532E">
        <w:fldChar w:fldCharType="begin"/>
      </w:r>
      <w:r w:rsidR="009A532E">
        <w:instrText xml:space="preserve"> REF _Ref77436719 \h </w:instrText>
      </w:r>
      <w:r w:rsidR="009A532E">
        <w:fldChar w:fldCharType="separate"/>
      </w:r>
      <w:r w:rsidR="009A532E">
        <w:t xml:space="preserve">Table </w:t>
      </w:r>
      <w:r w:rsidR="009A532E">
        <w:rPr>
          <w:noProof/>
        </w:rPr>
        <w:t>2</w:t>
      </w:r>
      <w:r w:rsidR="009A532E">
        <w:fldChar w:fldCharType="end"/>
      </w:r>
      <w:r w:rsidR="009A532E">
        <w:t xml:space="preserve"> provides an overall summary</w:t>
      </w:r>
      <w:r w:rsidR="00D00B11">
        <w:t xml:space="preserve"> of all input variables</w:t>
      </w:r>
      <w:r w:rsidR="00D46F7C">
        <w:t xml:space="preserve">. </w:t>
      </w:r>
    </w:p>
    <w:p w14:paraId="562F5CE7" w14:textId="7A790387" w:rsidR="0056216C" w:rsidRDefault="0056216C" w:rsidP="008D0432">
      <w:r>
        <w:t xml:space="preserve">By default, the RECS dataset encodes all variables as numerical quantities. We retained the numerical values for truly numerical household characteristics like the construction age, categorical household characteristics describing ordinal data such as the level of insulation, or binary variables such as presence of back-up generator or on-site solar. We converted categorical variables into informed groups based on the literature on heat and cold-related vulnerability for example non-white versus individual racial </w:t>
      </w:r>
      <w:r w:rsidR="00D02B2D">
        <w:t xml:space="preserve">and ethnic </w:t>
      </w:r>
      <w:r>
        <w:t>categories</w:t>
      </w:r>
      <w:r>
        <w:t xml:space="preserve">. </w:t>
      </w:r>
      <w:r>
        <w:t>W</w:t>
      </w:r>
      <w:r>
        <w:t xml:space="preserve">e </w:t>
      </w:r>
      <w:r>
        <w:t xml:space="preserve">also derived new variables </w:t>
      </w:r>
      <w:r>
        <w:t xml:space="preserve">of interest such as poverty, which combines the number of household members with income level and thermal mass, which combines insulation level and exterior wall or roof material. </w:t>
      </w:r>
    </w:p>
    <w:p w14:paraId="30F64462" w14:textId="096F5F26" w:rsidR="009A532E" w:rsidRDefault="009A532E" w:rsidP="009A532E">
      <w:pPr>
        <w:pStyle w:val="Heading3List"/>
      </w:pPr>
      <w:r>
        <w:t>Climate</w:t>
      </w:r>
    </w:p>
    <w:p w14:paraId="568B7228" w14:textId="43B68169" w:rsidR="008D0432" w:rsidRDefault="00232F02" w:rsidP="008D0432">
      <w:r>
        <w:t>Ground s</w:t>
      </w:r>
      <w:r w:rsidR="008D0432">
        <w:t xml:space="preserve">urface temperature is a climatic variable often reported in HVI </w:t>
      </w:r>
      <w:r w:rsidR="008D0432">
        <w:fldChar w:fldCharType="begin"/>
      </w:r>
      <w:r w:rsidR="00351C6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fldChar w:fldCharType="separate"/>
      </w:r>
      <w:r w:rsidR="008D0432" w:rsidRPr="00361DAE">
        <w:t>(Uejio et al. 2011)</w:t>
      </w:r>
      <w:r w:rsidR="008D0432">
        <w:fldChar w:fldCharType="end"/>
      </w:r>
      <w:r w:rsidR="008D0432">
        <w:t xml:space="preserve">, because it represents </w:t>
      </w:r>
      <w:r w:rsidR="00392DD7">
        <w:t xml:space="preserve">local </w:t>
      </w:r>
      <w:r w:rsidR="008D0432">
        <w:t xml:space="preserve">exposure to </w:t>
      </w:r>
      <w:r w:rsidR="00D02B2D">
        <w:t>extreme</w:t>
      </w:r>
      <w:r w:rsidR="008D0432">
        <w:t xml:space="preserve"> temperatures. Due to the EIA’s objective to forecast energy </w:t>
      </w:r>
      <w:r w:rsidR="008D0432">
        <w:lastRenderedPageBreak/>
        <w:t xml:space="preserve">demand, climatic variables in RECS are oriented towards HVAC system </w:t>
      </w:r>
      <w:r w:rsidR="000516FC">
        <w:t>operation</w:t>
      </w:r>
      <w:r w:rsidR="008D0432">
        <w:t>, such as cooling and heating design-temperature</w:t>
      </w:r>
      <w:r w:rsidR="00323243">
        <w:t xml:space="preserve">. </w:t>
      </w:r>
    </w:p>
    <w:p w14:paraId="62DE423B" w14:textId="5063B30A" w:rsidR="009A532E" w:rsidRDefault="009A532E" w:rsidP="009A532E">
      <w:pPr>
        <w:pStyle w:val="Heading3List"/>
      </w:pPr>
      <w:r>
        <w:t>Demographic</w:t>
      </w:r>
      <w:r w:rsidR="002833A0">
        <w:t>s</w:t>
      </w:r>
    </w:p>
    <w:p w14:paraId="36C70D4F" w14:textId="50CEADE8" w:rsidR="0056216C" w:rsidRDefault="008D0432" w:rsidP="0056216C">
      <w:r>
        <w:t xml:space="preserve">Many epidemiological studies have investigated the relationship between </w:t>
      </w:r>
      <w:r w:rsidR="009C5340">
        <w:t xml:space="preserve">different </w:t>
      </w:r>
      <w:r>
        <w:t xml:space="preserve">demographic and socioeconomic variables on heat-related mortality. Several studies identify elderly age as a vulnerability factor, but there is some ambiguity around the cut-off for higher risk: 60, 65, 70, or 75 </w:t>
      </w:r>
      <w:r>
        <w:fldChar w:fldCharType="begin"/>
      </w:r>
      <w:r w:rsidR="00351C6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fldChar w:fldCharType="separate"/>
      </w:r>
      <w:r w:rsidRPr="00F070A1">
        <w:rPr>
          <w:rFonts w:cs="Times New Roman"/>
          <w:szCs w:val="24"/>
        </w:rPr>
        <w:t>(Applegate et al. 1981; O’Neill, Zanobetti, and Schwartz 2003; Ballester et al. 1997; Centers for Disease Control and Prevention (CDC) 1995; Conti et al. 2005)</w:t>
      </w:r>
      <w:r>
        <w:fldChar w:fldCharType="end"/>
      </w:r>
      <w:r>
        <w:t xml:space="preserve">. The elderly may be more likely to have co-morbidities and take medication that affect thermoregulation. They also may have limited mobility to access cooling centers or limit AC usage due to fixed income. Several studies also suggest a link between income and heat-related mortality as measured by poverty </w:t>
      </w:r>
      <w:r>
        <w:fldChar w:fldCharType="begin"/>
      </w:r>
      <w:r w:rsidR="00351C6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C67407">
        <w:t>(Naughton et al. 2002; Curriero et al. 2002)</w:t>
      </w:r>
      <w:r>
        <w:fldChar w:fldCharType="end"/>
      </w:r>
      <w:r>
        <w:t xml:space="preserve">, unemployment </w:t>
      </w:r>
      <w:r>
        <w:fldChar w:fldCharType="begin"/>
      </w:r>
      <w:r w:rsidR="00351C6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105930">
        <w:t>(Nayak et al. 2018)</w:t>
      </w:r>
      <w:r>
        <w:fldChar w:fldCharType="end"/>
      </w:r>
      <w:r>
        <w:t xml:space="preserve">, renter status </w:t>
      </w:r>
      <w:r>
        <w:fldChar w:fldCharType="begin"/>
      </w:r>
      <w:r w:rsidR="00351C6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8941AE">
        <w:t>(Uejio et al. 2011; Wright et al. 2020)</w:t>
      </w:r>
      <w:r>
        <w:fldChar w:fldCharType="end"/>
      </w:r>
      <w:r>
        <w:t xml:space="preserve">, and utility payment </w:t>
      </w:r>
      <w:r>
        <w:fldChar w:fldCharType="begin"/>
      </w:r>
      <w:r w:rsidR="00351C6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fldChar w:fldCharType="separate"/>
      </w:r>
      <w:r w:rsidRPr="00943853">
        <w:t>(Wright et al. 2020)</w:t>
      </w:r>
      <w:r>
        <w:fldChar w:fldCharType="end"/>
      </w:r>
      <w:r>
        <w:t xml:space="preserve">. </w:t>
      </w:r>
      <w:proofErr w:type="spellStart"/>
      <w:r>
        <w:t>Klinenberg’s</w:t>
      </w:r>
      <w:proofErr w:type="spellEnd"/>
      <w:r>
        <w:t xml:space="preserve"> sociological analysis of the 1995 Chicago heat wave found a higher risk of death in individuals with limited social connections such as </w:t>
      </w:r>
      <w:r w:rsidR="009C5340">
        <w:t xml:space="preserve">those </w:t>
      </w:r>
      <w:r>
        <w:t xml:space="preserve">living alone </w:t>
      </w:r>
      <w:r>
        <w:fldChar w:fldCharType="begin"/>
      </w:r>
      <w:r w:rsidR="00351C6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fldChar w:fldCharType="separate"/>
      </w:r>
      <w:r w:rsidRPr="00BA4B6C">
        <w:t>(Klinenberg 2015)</w:t>
      </w:r>
      <w:r>
        <w:fldChar w:fldCharType="end"/>
      </w:r>
      <w:r>
        <w:t xml:space="preserve">. </w:t>
      </w:r>
      <w:r w:rsidR="009C5340">
        <w:t xml:space="preserve">These individuals may be at higher risk of not being checked on regularly during a heat emergency. </w:t>
      </w:r>
      <w:r>
        <w:t xml:space="preserve">On the other hand large households (7+ members) may </w:t>
      </w:r>
      <w:r w:rsidR="002833A0">
        <w:t xml:space="preserve">also </w:t>
      </w:r>
      <w:r>
        <w:t xml:space="preserve">have elevated heat mortality risk </w:t>
      </w:r>
      <w:r>
        <w:fldChar w:fldCharType="begin"/>
      </w:r>
      <w:r w:rsidR="00351C6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fldChar w:fldCharType="separate"/>
      </w:r>
      <w:r w:rsidRPr="00ED7B70">
        <w:t>(Uejio et al. 2011)</w:t>
      </w:r>
      <w:r>
        <w:fldChar w:fldCharType="end"/>
      </w:r>
      <w:r>
        <w:t xml:space="preserve">. The impact of race and ethnicity  on heat-related mortality is mixed, with some studies finding a higher risk for African Americans or non-white racial and ethnic groups </w:t>
      </w:r>
      <w:r>
        <w:fldChar w:fldCharType="begin"/>
      </w:r>
      <w:r w:rsidR="00351C6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fldChar w:fldCharType="separate"/>
      </w:r>
      <w:r w:rsidRPr="003C7E3B">
        <w:rPr>
          <w:rFonts w:cs="Times New Roman"/>
          <w:szCs w:val="24"/>
        </w:rPr>
        <w:t>(O’Neill, Zanobetti, and Schwartz 2005; Schwartz 2005)</w:t>
      </w:r>
      <w:r>
        <w:fldChar w:fldCharType="end"/>
      </w:r>
      <w:r>
        <w:t xml:space="preserve">. </w:t>
      </w:r>
      <w:bookmarkStart w:id="3" w:name="_Ref77436719"/>
      <w:bookmarkStart w:id="4" w:name="_Ref151582921"/>
    </w:p>
    <w:p w14:paraId="3767D6B5" w14:textId="510CC1EE" w:rsidR="001076D9" w:rsidRDefault="001076D9" w:rsidP="001076D9">
      <w:pPr>
        <w:pStyle w:val="Figurecaption"/>
      </w:pPr>
      <w:r>
        <w:t xml:space="preserve">Table </w:t>
      </w:r>
      <w:r>
        <w:fldChar w:fldCharType="begin"/>
      </w:r>
      <w:r>
        <w:instrText xml:space="preserve"> SEQ Table \* ARABIC </w:instrText>
      </w:r>
      <w:r>
        <w:fldChar w:fldCharType="separate"/>
      </w:r>
      <w:r w:rsidR="00C41E03">
        <w:rPr>
          <w:noProof/>
        </w:rPr>
        <w:t>2</w:t>
      </w:r>
      <w:r>
        <w:rPr>
          <w:noProof/>
        </w:rPr>
        <w:fldChar w:fldCharType="end"/>
      </w:r>
      <w:r>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800"/>
        <w:gridCol w:w="4810"/>
        <w:gridCol w:w="770"/>
      </w:tblGrid>
      <w:tr w:rsidR="002833A0" w:rsidRPr="00891DE7"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891DE7" w:rsidRDefault="002833A0" w:rsidP="00B9614A">
            <w:pPr>
              <w:pStyle w:val="Tabletext"/>
              <w:rPr>
                <w:b/>
                <w:bCs/>
                <w:sz w:val="20"/>
                <w:szCs w:val="20"/>
              </w:rPr>
            </w:pPr>
            <w:r w:rsidRPr="00891DE7">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891DE7" w:rsidRDefault="002833A0" w:rsidP="00B9614A">
            <w:pPr>
              <w:pStyle w:val="Tabletext"/>
              <w:rPr>
                <w:b/>
                <w:bCs/>
                <w:sz w:val="20"/>
                <w:szCs w:val="20"/>
              </w:rPr>
            </w:pPr>
            <w:r w:rsidRPr="00891DE7">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891DE7" w:rsidRDefault="002833A0" w:rsidP="00B9614A">
            <w:pPr>
              <w:pStyle w:val="Tabletext"/>
              <w:rPr>
                <w:b/>
                <w:bCs/>
                <w:sz w:val="20"/>
                <w:szCs w:val="20"/>
              </w:rPr>
            </w:pPr>
            <w:r w:rsidRPr="00891DE7">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891DE7" w:rsidRDefault="002833A0" w:rsidP="00B9614A">
            <w:pPr>
              <w:pStyle w:val="Tabletext"/>
              <w:rPr>
                <w:b/>
                <w:bCs/>
                <w:sz w:val="20"/>
                <w:szCs w:val="20"/>
                <w:vertAlign w:val="superscript"/>
              </w:rPr>
            </w:pPr>
            <w:r w:rsidRPr="00891DE7">
              <w:rPr>
                <w:b/>
                <w:bCs/>
                <w:sz w:val="20"/>
                <w:szCs w:val="20"/>
              </w:rPr>
              <w:t xml:space="preserve">Type </w:t>
            </w:r>
            <w:r w:rsidRPr="00891DE7">
              <w:rPr>
                <w:b/>
                <w:bCs/>
                <w:sz w:val="20"/>
                <w:szCs w:val="20"/>
                <w:vertAlign w:val="superscript"/>
              </w:rPr>
              <w:t>a</w:t>
            </w:r>
          </w:p>
        </w:tc>
      </w:tr>
      <w:tr w:rsidR="002833A0" w:rsidRPr="00891DE7" w14:paraId="03C9337D" w14:textId="77777777" w:rsidTr="00891DE7">
        <w:tc>
          <w:tcPr>
            <w:tcW w:w="1980" w:type="dxa"/>
            <w:vMerge w:val="restart"/>
          </w:tcPr>
          <w:p w14:paraId="115A4AD8" w14:textId="77777777" w:rsidR="002833A0" w:rsidRPr="00891DE7" w:rsidRDefault="002833A0" w:rsidP="00B9614A">
            <w:pPr>
              <w:pStyle w:val="Tabletext"/>
              <w:rPr>
                <w:sz w:val="20"/>
                <w:szCs w:val="20"/>
              </w:rPr>
            </w:pPr>
            <w:r w:rsidRPr="00891DE7">
              <w:rPr>
                <w:sz w:val="20"/>
                <w:szCs w:val="20"/>
              </w:rPr>
              <w:t>Climate</w:t>
            </w:r>
          </w:p>
        </w:tc>
        <w:tc>
          <w:tcPr>
            <w:tcW w:w="1800" w:type="dxa"/>
          </w:tcPr>
          <w:p w14:paraId="4FF60268" w14:textId="77777777" w:rsidR="002833A0" w:rsidRPr="00891DE7" w:rsidRDefault="002833A0" w:rsidP="00B9614A">
            <w:pPr>
              <w:pStyle w:val="Tabletext"/>
              <w:rPr>
                <w:sz w:val="20"/>
                <w:szCs w:val="20"/>
              </w:rPr>
            </w:pPr>
            <w:r w:rsidRPr="00891DE7">
              <w:rPr>
                <w:sz w:val="20"/>
                <w:szCs w:val="20"/>
              </w:rPr>
              <w:t>Cooling design temperature</w:t>
            </w:r>
          </w:p>
        </w:tc>
        <w:tc>
          <w:tcPr>
            <w:tcW w:w="4810" w:type="dxa"/>
          </w:tcPr>
          <w:p w14:paraId="2BC723A1" w14:textId="77777777" w:rsidR="002833A0" w:rsidRPr="00891DE7" w:rsidRDefault="002833A0" w:rsidP="00B9614A">
            <w:pPr>
              <w:pStyle w:val="Tabletext"/>
              <w:rPr>
                <w:sz w:val="20"/>
                <w:szCs w:val="20"/>
              </w:rPr>
            </w:pPr>
            <w:r w:rsidRPr="00891DE7">
              <w:rPr>
                <w:sz w:val="20"/>
                <w:szCs w:val="20"/>
              </w:rPr>
              <w:t>Dry bulb design temperature (F) expected to be exceeded 1% of the time</w:t>
            </w:r>
          </w:p>
        </w:tc>
        <w:tc>
          <w:tcPr>
            <w:tcW w:w="770" w:type="dxa"/>
          </w:tcPr>
          <w:p w14:paraId="11AE94C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02792949" w14:textId="77777777" w:rsidTr="00891DE7">
        <w:tc>
          <w:tcPr>
            <w:tcW w:w="1980" w:type="dxa"/>
            <w:vMerge/>
          </w:tcPr>
          <w:p w14:paraId="58C8F4FC" w14:textId="77777777" w:rsidR="002833A0" w:rsidRPr="00891DE7" w:rsidRDefault="002833A0" w:rsidP="00B9614A">
            <w:pPr>
              <w:pStyle w:val="Tabletext"/>
              <w:rPr>
                <w:sz w:val="20"/>
                <w:szCs w:val="20"/>
              </w:rPr>
            </w:pPr>
          </w:p>
        </w:tc>
        <w:tc>
          <w:tcPr>
            <w:tcW w:w="1800" w:type="dxa"/>
          </w:tcPr>
          <w:p w14:paraId="306B58B1" w14:textId="77777777" w:rsidR="002833A0" w:rsidRPr="00891DE7" w:rsidRDefault="002833A0" w:rsidP="00B9614A">
            <w:pPr>
              <w:pStyle w:val="Tabletext"/>
              <w:rPr>
                <w:sz w:val="20"/>
                <w:szCs w:val="20"/>
              </w:rPr>
            </w:pPr>
            <w:r w:rsidRPr="00891DE7">
              <w:rPr>
                <w:sz w:val="20"/>
                <w:szCs w:val="20"/>
              </w:rPr>
              <w:t>Heating design temperature</w:t>
            </w:r>
          </w:p>
        </w:tc>
        <w:tc>
          <w:tcPr>
            <w:tcW w:w="4810" w:type="dxa"/>
          </w:tcPr>
          <w:p w14:paraId="21363C6B" w14:textId="77777777" w:rsidR="002833A0" w:rsidRPr="00891DE7" w:rsidRDefault="002833A0" w:rsidP="00B9614A">
            <w:pPr>
              <w:pStyle w:val="Tabletext"/>
              <w:rPr>
                <w:sz w:val="20"/>
                <w:szCs w:val="20"/>
              </w:rPr>
            </w:pPr>
            <w:r w:rsidRPr="00891DE7">
              <w:rPr>
                <w:sz w:val="20"/>
                <w:szCs w:val="20"/>
              </w:rPr>
              <w:t>Dry bulb design temperature (F) expected to be exceeded 99% of the time</w:t>
            </w:r>
          </w:p>
        </w:tc>
        <w:tc>
          <w:tcPr>
            <w:tcW w:w="770" w:type="dxa"/>
          </w:tcPr>
          <w:p w14:paraId="38B89E9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E597E4B" w14:textId="77777777" w:rsidTr="00891DE7">
        <w:tc>
          <w:tcPr>
            <w:tcW w:w="1980" w:type="dxa"/>
            <w:vMerge w:val="restart"/>
          </w:tcPr>
          <w:p w14:paraId="7D31798E" w14:textId="77777777" w:rsidR="002833A0" w:rsidRPr="00891DE7" w:rsidRDefault="002833A0" w:rsidP="00B9614A">
            <w:pPr>
              <w:pStyle w:val="Tabletext"/>
              <w:rPr>
                <w:sz w:val="20"/>
                <w:szCs w:val="20"/>
              </w:rPr>
            </w:pPr>
            <w:r w:rsidRPr="00891DE7">
              <w:rPr>
                <w:sz w:val="20"/>
                <w:szCs w:val="20"/>
              </w:rPr>
              <w:t>Demographic</w:t>
            </w:r>
          </w:p>
        </w:tc>
        <w:tc>
          <w:tcPr>
            <w:tcW w:w="1800" w:type="dxa"/>
          </w:tcPr>
          <w:p w14:paraId="6E114AF3" w14:textId="77777777" w:rsidR="002833A0" w:rsidRPr="00891DE7" w:rsidRDefault="002833A0" w:rsidP="00B9614A">
            <w:pPr>
              <w:pStyle w:val="Tabletext"/>
              <w:rPr>
                <w:sz w:val="20"/>
                <w:szCs w:val="20"/>
              </w:rPr>
            </w:pPr>
            <w:r w:rsidRPr="00891DE7">
              <w:rPr>
                <w:sz w:val="20"/>
                <w:szCs w:val="20"/>
              </w:rPr>
              <w:t>Non-white</w:t>
            </w:r>
          </w:p>
        </w:tc>
        <w:tc>
          <w:tcPr>
            <w:tcW w:w="4810" w:type="dxa"/>
          </w:tcPr>
          <w:p w14:paraId="2875418B" w14:textId="77777777" w:rsidR="002833A0" w:rsidRPr="00891DE7" w:rsidRDefault="002833A0" w:rsidP="00B9614A">
            <w:pPr>
              <w:pStyle w:val="Tabletext"/>
              <w:rPr>
                <w:sz w:val="20"/>
                <w:szCs w:val="20"/>
              </w:rPr>
            </w:pPr>
            <w:r w:rsidRPr="00891DE7">
              <w:rPr>
                <w:sz w:val="20"/>
                <w:szCs w:val="20"/>
              </w:rPr>
              <w:t>Householder (respondent) race is non-white, or ethnicity is of Spanish descent.</w:t>
            </w:r>
          </w:p>
        </w:tc>
        <w:tc>
          <w:tcPr>
            <w:tcW w:w="770" w:type="dxa"/>
          </w:tcPr>
          <w:p w14:paraId="35602F5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4258FD1F" w14:textId="77777777" w:rsidTr="00891DE7">
        <w:tc>
          <w:tcPr>
            <w:tcW w:w="1980" w:type="dxa"/>
            <w:vMerge/>
          </w:tcPr>
          <w:p w14:paraId="6A4EB871" w14:textId="77777777" w:rsidR="002833A0" w:rsidRPr="00891DE7" w:rsidRDefault="002833A0" w:rsidP="00B9614A">
            <w:pPr>
              <w:pStyle w:val="Tabletext"/>
              <w:rPr>
                <w:sz w:val="20"/>
                <w:szCs w:val="20"/>
              </w:rPr>
            </w:pPr>
          </w:p>
        </w:tc>
        <w:tc>
          <w:tcPr>
            <w:tcW w:w="1800" w:type="dxa"/>
          </w:tcPr>
          <w:p w14:paraId="6906C5E7" w14:textId="4ECADBC6" w:rsidR="002833A0" w:rsidRPr="00891DE7" w:rsidRDefault="00891DE7" w:rsidP="00B9614A">
            <w:pPr>
              <w:pStyle w:val="Tabletext"/>
              <w:rPr>
                <w:sz w:val="20"/>
                <w:szCs w:val="20"/>
              </w:rPr>
            </w:pPr>
            <w:r>
              <w:rPr>
                <w:sz w:val="20"/>
                <w:szCs w:val="20"/>
              </w:rPr>
              <w:t>Older than 65</w:t>
            </w:r>
          </w:p>
        </w:tc>
        <w:tc>
          <w:tcPr>
            <w:tcW w:w="4810" w:type="dxa"/>
          </w:tcPr>
          <w:p w14:paraId="43E31C9D" w14:textId="575E142B" w:rsidR="002833A0" w:rsidRPr="00891DE7" w:rsidRDefault="002833A0" w:rsidP="00B9614A">
            <w:pPr>
              <w:pStyle w:val="Tabletext"/>
              <w:rPr>
                <w:sz w:val="20"/>
                <w:szCs w:val="20"/>
              </w:rPr>
            </w:pPr>
            <w:r w:rsidRPr="00891DE7">
              <w:rPr>
                <w:sz w:val="20"/>
                <w:szCs w:val="20"/>
              </w:rPr>
              <w:t xml:space="preserve">Respondent or household member age is </w:t>
            </w:r>
            <w:r w:rsidRPr="00891DE7">
              <w:rPr>
                <w:sz w:val="20"/>
                <w:szCs w:val="20"/>
                <w:u w:val="single"/>
              </w:rPr>
              <w:t>&gt;</w:t>
            </w:r>
            <w:r w:rsidR="00891DE7" w:rsidRPr="00891DE7">
              <w:rPr>
                <w:sz w:val="20"/>
                <w:szCs w:val="20"/>
              </w:rPr>
              <w:t xml:space="preserve"> </w:t>
            </w:r>
            <w:r w:rsidRPr="00891DE7">
              <w:rPr>
                <w:sz w:val="20"/>
                <w:szCs w:val="20"/>
              </w:rPr>
              <w:t xml:space="preserve">65 </w:t>
            </w:r>
          </w:p>
        </w:tc>
        <w:tc>
          <w:tcPr>
            <w:tcW w:w="770" w:type="dxa"/>
          </w:tcPr>
          <w:p w14:paraId="7ACD89E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6D5C596" w14:textId="77777777" w:rsidTr="00891DE7">
        <w:tc>
          <w:tcPr>
            <w:tcW w:w="1980" w:type="dxa"/>
            <w:vMerge/>
          </w:tcPr>
          <w:p w14:paraId="6AF373DD" w14:textId="77777777" w:rsidR="002833A0" w:rsidRPr="00891DE7" w:rsidRDefault="002833A0" w:rsidP="00B9614A">
            <w:pPr>
              <w:pStyle w:val="Tabletext"/>
              <w:rPr>
                <w:sz w:val="20"/>
                <w:szCs w:val="20"/>
              </w:rPr>
            </w:pPr>
          </w:p>
        </w:tc>
        <w:tc>
          <w:tcPr>
            <w:tcW w:w="1800" w:type="dxa"/>
          </w:tcPr>
          <w:p w14:paraId="18B0CAD1" w14:textId="77777777" w:rsidR="002833A0" w:rsidRPr="00891DE7" w:rsidRDefault="002833A0" w:rsidP="00B9614A">
            <w:pPr>
              <w:pStyle w:val="Tabletext"/>
              <w:rPr>
                <w:sz w:val="20"/>
                <w:szCs w:val="20"/>
              </w:rPr>
            </w:pPr>
            <w:r w:rsidRPr="00891DE7">
              <w:rPr>
                <w:sz w:val="20"/>
                <w:szCs w:val="20"/>
              </w:rPr>
              <w:t>Lives alone</w:t>
            </w:r>
          </w:p>
        </w:tc>
        <w:tc>
          <w:tcPr>
            <w:tcW w:w="4810" w:type="dxa"/>
          </w:tcPr>
          <w:p w14:paraId="51616C32" w14:textId="77777777" w:rsidR="002833A0" w:rsidRPr="00891DE7" w:rsidRDefault="002833A0" w:rsidP="00B9614A">
            <w:pPr>
              <w:pStyle w:val="Tabletext"/>
              <w:rPr>
                <w:sz w:val="20"/>
                <w:szCs w:val="20"/>
              </w:rPr>
            </w:pPr>
            <w:r w:rsidRPr="00891DE7">
              <w:rPr>
                <w:sz w:val="20"/>
                <w:szCs w:val="20"/>
              </w:rPr>
              <w:t>Number of household members = 1</w:t>
            </w:r>
          </w:p>
        </w:tc>
        <w:tc>
          <w:tcPr>
            <w:tcW w:w="770" w:type="dxa"/>
          </w:tcPr>
          <w:p w14:paraId="2180A3D1"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4B31866" w14:textId="77777777" w:rsidTr="00891DE7">
        <w:tc>
          <w:tcPr>
            <w:tcW w:w="1980" w:type="dxa"/>
            <w:vMerge/>
          </w:tcPr>
          <w:p w14:paraId="320A0268" w14:textId="77777777" w:rsidR="002833A0" w:rsidRPr="00891DE7" w:rsidRDefault="002833A0" w:rsidP="00B9614A">
            <w:pPr>
              <w:pStyle w:val="Tabletext"/>
              <w:rPr>
                <w:sz w:val="20"/>
                <w:szCs w:val="20"/>
              </w:rPr>
            </w:pPr>
          </w:p>
        </w:tc>
        <w:tc>
          <w:tcPr>
            <w:tcW w:w="1800" w:type="dxa"/>
          </w:tcPr>
          <w:p w14:paraId="450B0D5F" w14:textId="77777777" w:rsidR="002833A0" w:rsidRPr="00891DE7" w:rsidRDefault="002833A0" w:rsidP="00B9614A">
            <w:pPr>
              <w:pStyle w:val="Tabletext"/>
              <w:rPr>
                <w:sz w:val="20"/>
                <w:szCs w:val="20"/>
              </w:rPr>
            </w:pPr>
            <w:r w:rsidRPr="00891DE7">
              <w:rPr>
                <w:sz w:val="20"/>
                <w:szCs w:val="20"/>
              </w:rPr>
              <w:t>Large households (7+ members)</w:t>
            </w:r>
          </w:p>
        </w:tc>
        <w:tc>
          <w:tcPr>
            <w:tcW w:w="4810" w:type="dxa"/>
          </w:tcPr>
          <w:p w14:paraId="540CDB30" w14:textId="2AB22F16" w:rsidR="002833A0" w:rsidRPr="00891DE7" w:rsidRDefault="002833A0" w:rsidP="00B9614A">
            <w:pPr>
              <w:pStyle w:val="Tabletext"/>
              <w:rPr>
                <w:sz w:val="20"/>
                <w:szCs w:val="20"/>
              </w:rPr>
            </w:pPr>
            <w:r w:rsidRPr="00891DE7">
              <w:rPr>
                <w:sz w:val="20"/>
                <w:szCs w:val="20"/>
              </w:rPr>
              <w:t xml:space="preserve">Number of household members </w:t>
            </w:r>
            <w:r w:rsidRPr="00891DE7">
              <w:rPr>
                <w:sz w:val="20"/>
                <w:szCs w:val="20"/>
                <w:u w:val="single"/>
              </w:rPr>
              <w:t>&gt;</w:t>
            </w:r>
            <w:r w:rsidRPr="00891DE7">
              <w:rPr>
                <w:sz w:val="20"/>
                <w:szCs w:val="20"/>
              </w:rPr>
              <w:t xml:space="preserve"> 7</w:t>
            </w:r>
          </w:p>
        </w:tc>
        <w:tc>
          <w:tcPr>
            <w:tcW w:w="770" w:type="dxa"/>
          </w:tcPr>
          <w:p w14:paraId="0C41ACF0"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6B8336BC" w14:textId="77777777" w:rsidTr="00891DE7">
        <w:tc>
          <w:tcPr>
            <w:tcW w:w="1980" w:type="dxa"/>
            <w:vMerge/>
          </w:tcPr>
          <w:p w14:paraId="05BBB97B" w14:textId="77777777" w:rsidR="002833A0" w:rsidRPr="00891DE7" w:rsidRDefault="002833A0" w:rsidP="00B9614A">
            <w:pPr>
              <w:pStyle w:val="Tabletext"/>
              <w:rPr>
                <w:sz w:val="20"/>
                <w:szCs w:val="20"/>
              </w:rPr>
            </w:pPr>
          </w:p>
        </w:tc>
        <w:tc>
          <w:tcPr>
            <w:tcW w:w="1800" w:type="dxa"/>
          </w:tcPr>
          <w:p w14:paraId="0DC74E8C" w14:textId="77777777" w:rsidR="002833A0" w:rsidRPr="00891DE7" w:rsidRDefault="002833A0" w:rsidP="00B9614A">
            <w:pPr>
              <w:pStyle w:val="Tabletext"/>
              <w:rPr>
                <w:sz w:val="20"/>
                <w:szCs w:val="20"/>
              </w:rPr>
            </w:pPr>
            <w:r w:rsidRPr="00891DE7">
              <w:rPr>
                <w:sz w:val="20"/>
                <w:szCs w:val="20"/>
              </w:rPr>
              <w:t>Poverty</w:t>
            </w:r>
          </w:p>
        </w:tc>
        <w:tc>
          <w:tcPr>
            <w:tcW w:w="4810" w:type="dxa"/>
          </w:tcPr>
          <w:p w14:paraId="321D0071" w14:textId="1D1B777A" w:rsidR="002833A0" w:rsidRPr="00891DE7" w:rsidRDefault="002833A0" w:rsidP="00B9614A">
            <w:pPr>
              <w:pStyle w:val="Tabletext"/>
              <w:rPr>
                <w:sz w:val="20"/>
                <w:szCs w:val="20"/>
              </w:rPr>
            </w:pPr>
            <w:r w:rsidRPr="00891DE7">
              <w:rPr>
                <w:sz w:val="20"/>
                <w:szCs w:val="20"/>
              </w:rPr>
              <w:t>Calculated from gross income and number of household members based on U.S. Census Bureau definition for poverty threshold</w:t>
            </w:r>
            <w:r w:rsidR="00891DE7">
              <w:rPr>
                <w:sz w:val="20"/>
                <w:szCs w:val="20"/>
              </w:rPr>
              <w:t xml:space="preserve"> for that year</w:t>
            </w:r>
          </w:p>
        </w:tc>
        <w:tc>
          <w:tcPr>
            <w:tcW w:w="770" w:type="dxa"/>
          </w:tcPr>
          <w:p w14:paraId="1DA6AFA4"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350CB130" w14:textId="77777777" w:rsidTr="00891DE7">
        <w:tc>
          <w:tcPr>
            <w:tcW w:w="1980" w:type="dxa"/>
            <w:vMerge/>
          </w:tcPr>
          <w:p w14:paraId="23D7B3B9" w14:textId="77777777" w:rsidR="002833A0" w:rsidRPr="00891DE7" w:rsidRDefault="002833A0" w:rsidP="00B9614A">
            <w:pPr>
              <w:pStyle w:val="Tabletext"/>
              <w:rPr>
                <w:sz w:val="20"/>
                <w:szCs w:val="20"/>
              </w:rPr>
            </w:pPr>
          </w:p>
        </w:tc>
        <w:tc>
          <w:tcPr>
            <w:tcW w:w="1800" w:type="dxa"/>
          </w:tcPr>
          <w:p w14:paraId="25168990" w14:textId="77777777" w:rsidR="002833A0" w:rsidRPr="00891DE7" w:rsidRDefault="002833A0" w:rsidP="00B9614A">
            <w:pPr>
              <w:pStyle w:val="Tabletext"/>
              <w:rPr>
                <w:sz w:val="20"/>
                <w:szCs w:val="20"/>
              </w:rPr>
            </w:pPr>
            <w:r w:rsidRPr="00891DE7">
              <w:rPr>
                <w:sz w:val="20"/>
                <w:szCs w:val="20"/>
              </w:rPr>
              <w:t>Unemployed</w:t>
            </w:r>
          </w:p>
        </w:tc>
        <w:tc>
          <w:tcPr>
            <w:tcW w:w="4810" w:type="dxa"/>
          </w:tcPr>
          <w:p w14:paraId="6CA82C7B" w14:textId="77777777" w:rsidR="002833A0" w:rsidRPr="00891DE7" w:rsidRDefault="002833A0" w:rsidP="00B9614A">
            <w:pPr>
              <w:pStyle w:val="Tabletext"/>
              <w:rPr>
                <w:sz w:val="20"/>
                <w:szCs w:val="20"/>
              </w:rPr>
            </w:pPr>
            <w:r w:rsidRPr="00891DE7">
              <w:rPr>
                <w:sz w:val="20"/>
                <w:szCs w:val="20"/>
              </w:rPr>
              <w:t>Respondent is unemployed or retired</w:t>
            </w:r>
          </w:p>
        </w:tc>
        <w:tc>
          <w:tcPr>
            <w:tcW w:w="770" w:type="dxa"/>
          </w:tcPr>
          <w:p w14:paraId="0ABF5C5A"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1B777739" w14:textId="77777777" w:rsidTr="00891DE7">
        <w:tc>
          <w:tcPr>
            <w:tcW w:w="1980" w:type="dxa"/>
            <w:vMerge/>
          </w:tcPr>
          <w:p w14:paraId="42F64C96" w14:textId="77777777" w:rsidR="002833A0" w:rsidRPr="00891DE7" w:rsidRDefault="002833A0" w:rsidP="00B9614A">
            <w:pPr>
              <w:pStyle w:val="Tabletext"/>
              <w:rPr>
                <w:sz w:val="20"/>
                <w:szCs w:val="20"/>
              </w:rPr>
            </w:pPr>
          </w:p>
        </w:tc>
        <w:tc>
          <w:tcPr>
            <w:tcW w:w="1800" w:type="dxa"/>
          </w:tcPr>
          <w:p w14:paraId="7DE501A3" w14:textId="0A90471A" w:rsidR="002833A0" w:rsidRPr="00891DE7" w:rsidRDefault="002833A0" w:rsidP="00B9614A">
            <w:pPr>
              <w:pStyle w:val="Tabletext"/>
              <w:rPr>
                <w:sz w:val="20"/>
                <w:szCs w:val="20"/>
              </w:rPr>
            </w:pPr>
            <w:r w:rsidRPr="00891DE7">
              <w:rPr>
                <w:sz w:val="20"/>
                <w:szCs w:val="20"/>
              </w:rPr>
              <w:t>Education</w:t>
            </w:r>
            <w:r w:rsidR="005B308F">
              <w:rPr>
                <w:sz w:val="20"/>
                <w:szCs w:val="20"/>
              </w:rPr>
              <w:t xml:space="preserve"> level</w:t>
            </w:r>
          </w:p>
        </w:tc>
        <w:tc>
          <w:tcPr>
            <w:tcW w:w="4810" w:type="dxa"/>
          </w:tcPr>
          <w:p w14:paraId="557CC0AD" w14:textId="77777777" w:rsidR="002833A0" w:rsidRPr="00891DE7" w:rsidRDefault="002833A0" w:rsidP="00B9614A">
            <w:pPr>
              <w:pStyle w:val="Tabletext"/>
              <w:rPr>
                <w:sz w:val="20"/>
                <w:szCs w:val="20"/>
              </w:rPr>
            </w:pPr>
            <w:r w:rsidRPr="00891DE7">
              <w:rPr>
                <w:sz w:val="20"/>
                <w:szCs w:val="20"/>
              </w:rPr>
              <w:t>Highest education attained is high school or equivalent</w:t>
            </w:r>
          </w:p>
        </w:tc>
        <w:tc>
          <w:tcPr>
            <w:tcW w:w="770" w:type="dxa"/>
          </w:tcPr>
          <w:p w14:paraId="2DF88D6F" w14:textId="77777777" w:rsidR="002833A0" w:rsidRPr="00891DE7" w:rsidRDefault="002833A0" w:rsidP="00B9614A">
            <w:pPr>
              <w:pStyle w:val="Tabletext"/>
              <w:jc w:val="center"/>
              <w:rPr>
                <w:sz w:val="20"/>
                <w:szCs w:val="20"/>
              </w:rPr>
            </w:pPr>
          </w:p>
        </w:tc>
      </w:tr>
      <w:tr w:rsidR="002833A0" w:rsidRPr="00891DE7" w14:paraId="3CD4C2EB" w14:textId="77777777" w:rsidTr="00891DE7">
        <w:tc>
          <w:tcPr>
            <w:tcW w:w="1980" w:type="dxa"/>
            <w:vMerge/>
          </w:tcPr>
          <w:p w14:paraId="51258F49" w14:textId="77777777" w:rsidR="002833A0" w:rsidRPr="00891DE7" w:rsidRDefault="002833A0" w:rsidP="00B9614A">
            <w:pPr>
              <w:pStyle w:val="Tabletext"/>
              <w:rPr>
                <w:sz w:val="20"/>
                <w:szCs w:val="20"/>
              </w:rPr>
            </w:pPr>
          </w:p>
        </w:tc>
        <w:tc>
          <w:tcPr>
            <w:tcW w:w="1800" w:type="dxa"/>
          </w:tcPr>
          <w:p w14:paraId="28F6CB99" w14:textId="77777777" w:rsidR="002833A0" w:rsidRPr="00891DE7" w:rsidRDefault="002833A0" w:rsidP="00B9614A">
            <w:pPr>
              <w:pStyle w:val="Tabletext"/>
              <w:rPr>
                <w:sz w:val="20"/>
                <w:szCs w:val="20"/>
              </w:rPr>
            </w:pPr>
            <w:r w:rsidRPr="00891DE7">
              <w:rPr>
                <w:sz w:val="20"/>
                <w:szCs w:val="20"/>
              </w:rPr>
              <w:t>Renting</w:t>
            </w:r>
          </w:p>
        </w:tc>
        <w:tc>
          <w:tcPr>
            <w:tcW w:w="4810" w:type="dxa"/>
          </w:tcPr>
          <w:p w14:paraId="1EED6B86" w14:textId="77777777" w:rsidR="002833A0" w:rsidRPr="00891DE7" w:rsidRDefault="002833A0" w:rsidP="00B9614A">
            <w:pPr>
              <w:pStyle w:val="Tabletext"/>
              <w:rPr>
                <w:sz w:val="20"/>
                <w:szCs w:val="20"/>
              </w:rPr>
            </w:pPr>
            <w:r w:rsidRPr="00891DE7">
              <w:rPr>
                <w:sz w:val="20"/>
                <w:szCs w:val="20"/>
              </w:rPr>
              <w:t>Household pays rent</w:t>
            </w:r>
          </w:p>
        </w:tc>
        <w:tc>
          <w:tcPr>
            <w:tcW w:w="770" w:type="dxa"/>
          </w:tcPr>
          <w:p w14:paraId="1542BD56"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A5438AF" w14:textId="77777777" w:rsidTr="00891DE7">
        <w:tc>
          <w:tcPr>
            <w:tcW w:w="1980" w:type="dxa"/>
            <w:vMerge/>
          </w:tcPr>
          <w:p w14:paraId="49467B66" w14:textId="77777777" w:rsidR="002833A0" w:rsidRPr="00891DE7" w:rsidRDefault="002833A0" w:rsidP="00B9614A">
            <w:pPr>
              <w:pStyle w:val="Tabletext"/>
              <w:rPr>
                <w:sz w:val="20"/>
                <w:szCs w:val="20"/>
              </w:rPr>
            </w:pPr>
          </w:p>
        </w:tc>
        <w:tc>
          <w:tcPr>
            <w:tcW w:w="1800" w:type="dxa"/>
          </w:tcPr>
          <w:p w14:paraId="2FF8E394" w14:textId="77777777" w:rsidR="002833A0" w:rsidRPr="00891DE7" w:rsidRDefault="002833A0" w:rsidP="00B9614A">
            <w:pPr>
              <w:pStyle w:val="Tabletext"/>
              <w:rPr>
                <w:sz w:val="20"/>
                <w:szCs w:val="20"/>
              </w:rPr>
            </w:pPr>
            <w:r w:rsidRPr="00891DE7">
              <w:rPr>
                <w:sz w:val="20"/>
                <w:szCs w:val="20"/>
              </w:rPr>
              <w:t>Pays utility or for other fuel</w:t>
            </w:r>
          </w:p>
        </w:tc>
        <w:tc>
          <w:tcPr>
            <w:tcW w:w="4810" w:type="dxa"/>
          </w:tcPr>
          <w:p w14:paraId="7A3F7157" w14:textId="77777777" w:rsidR="002833A0" w:rsidRPr="00891DE7" w:rsidRDefault="002833A0" w:rsidP="00B9614A">
            <w:pPr>
              <w:pStyle w:val="Tabletext"/>
              <w:rPr>
                <w:sz w:val="20"/>
                <w:szCs w:val="20"/>
              </w:rPr>
            </w:pPr>
            <w:r w:rsidRPr="00891DE7">
              <w:rPr>
                <w:sz w:val="20"/>
                <w:szCs w:val="20"/>
              </w:rPr>
              <w:t>Household pays for electricity, natural gas, propane, and/or fuel oil</w:t>
            </w:r>
          </w:p>
        </w:tc>
        <w:tc>
          <w:tcPr>
            <w:tcW w:w="770" w:type="dxa"/>
          </w:tcPr>
          <w:p w14:paraId="6EEC08DE"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C0CE817" w14:textId="77777777" w:rsidTr="00891DE7">
        <w:tc>
          <w:tcPr>
            <w:tcW w:w="1980" w:type="dxa"/>
            <w:vMerge w:val="restart"/>
          </w:tcPr>
          <w:p w14:paraId="7C0F69C3" w14:textId="76C48EC9"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construction</w:t>
            </w:r>
          </w:p>
        </w:tc>
        <w:tc>
          <w:tcPr>
            <w:tcW w:w="1800" w:type="dxa"/>
          </w:tcPr>
          <w:p w14:paraId="76595606" w14:textId="77777777" w:rsidR="002833A0" w:rsidRPr="00891DE7" w:rsidRDefault="002833A0" w:rsidP="00B9614A">
            <w:pPr>
              <w:pStyle w:val="Tabletext"/>
              <w:rPr>
                <w:sz w:val="20"/>
                <w:szCs w:val="20"/>
              </w:rPr>
            </w:pPr>
            <w:r w:rsidRPr="00891DE7">
              <w:rPr>
                <w:sz w:val="20"/>
                <w:szCs w:val="20"/>
              </w:rPr>
              <w:t>Construction age</w:t>
            </w:r>
          </w:p>
        </w:tc>
        <w:tc>
          <w:tcPr>
            <w:tcW w:w="4810" w:type="dxa"/>
          </w:tcPr>
          <w:p w14:paraId="5C460B81" w14:textId="77777777" w:rsidR="002833A0" w:rsidRPr="00891DE7" w:rsidRDefault="002833A0" w:rsidP="00B9614A">
            <w:pPr>
              <w:pStyle w:val="Tabletext"/>
              <w:rPr>
                <w:sz w:val="20"/>
                <w:szCs w:val="20"/>
              </w:rPr>
            </w:pPr>
            <w:r w:rsidRPr="00891DE7">
              <w:rPr>
                <w:sz w:val="20"/>
                <w:szCs w:val="20"/>
              </w:rPr>
              <w:t>Estimated year when housing unit was built (taken as the maximum of the range in RECS response coding)</w:t>
            </w:r>
          </w:p>
        </w:tc>
        <w:tc>
          <w:tcPr>
            <w:tcW w:w="770" w:type="dxa"/>
          </w:tcPr>
          <w:p w14:paraId="0634404A"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24FE007E" w14:textId="77777777" w:rsidTr="00891DE7">
        <w:tc>
          <w:tcPr>
            <w:tcW w:w="1980" w:type="dxa"/>
            <w:vMerge/>
          </w:tcPr>
          <w:p w14:paraId="06307268" w14:textId="77777777" w:rsidR="002833A0" w:rsidRPr="00891DE7" w:rsidRDefault="002833A0" w:rsidP="00B9614A">
            <w:pPr>
              <w:pStyle w:val="Tabletext"/>
              <w:rPr>
                <w:sz w:val="20"/>
                <w:szCs w:val="20"/>
              </w:rPr>
            </w:pPr>
          </w:p>
        </w:tc>
        <w:tc>
          <w:tcPr>
            <w:tcW w:w="1800" w:type="dxa"/>
          </w:tcPr>
          <w:p w14:paraId="0BA1AE2A" w14:textId="77777777" w:rsidR="002833A0" w:rsidRPr="00891DE7" w:rsidRDefault="002833A0" w:rsidP="00B9614A">
            <w:pPr>
              <w:pStyle w:val="Tabletext"/>
              <w:rPr>
                <w:sz w:val="20"/>
                <w:szCs w:val="20"/>
              </w:rPr>
            </w:pPr>
            <w:r w:rsidRPr="00891DE7">
              <w:rPr>
                <w:sz w:val="20"/>
                <w:szCs w:val="20"/>
              </w:rPr>
              <w:t>Apartment</w:t>
            </w:r>
          </w:p>
        </w:tc>
        <w:tc>
          <w:tcPr>
            <w:tcW w:w="4810" w:type="dxa"/>
          </w:tcPr>
          <w:p w14:paraId="54A34571" w14:textId="77777777" w:rsidR="002833A0" w:rsidRPr="00891DE7" w:rsidRDefault="002833A0" w:rsidP="00B9614A">
            <w:pPr>
              <w:pStyle w:val="Tabletext"/>
              <w:rPr>
                <w:sz w:val="20"/>
                <w:szCs w:val="20"/>
              </w:rPr>
            </w:pPr>
            <w:r w:rsidRPr="00891DE7">
              <w:rPr>
                <w:sz w:val="20"/>
                <w:szCs w:val="20"/>
              </w:rPr>
              <w:t>Type of housing unit is low-rise or high-rise apartment</w:t>
            </w:r>
          </w:p>
        </w:tc>
        <w:tc>
          <w:tcPr>
            <w:tcW w:w="770" w:type="dxa"/>
          </w:tcPr>
          <w:p w14:paraId="16ABE522"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52ACB25C" w14:textId="77777777" w:rsidTr="00891DE7">
        <w:tc>
          <w:tcPr>
            <w:tcW w:w="1980" w:type="dxa"/>
          </w:tcPr>
          <w:p w14:paraId="3F659B78" w14:textId="77777777" w:rsidR="002833A0" w:rsidRPr="00891DE7" w:rsidRDefault="002833A0" w:rsidP="00B9614A">
            <w:pPr>
              <w:pStyle w:val="Tabletext"/>
              <w:rPr>
                <w:sz w:val="20"/>
                <w:szCs w:val="20"/>
              </w:rPr>
            </w:pPr>
          </w:p>
        </w:tc>
        <w:tc>
          <w:tcPr>
            <w:tcW w:w="1800" w:type="dxa"/>
          </w:tcPr>
          <w:p w14:paraId="380A1F30" w14:textId="77777777" w:rsidR="002833A0" w:rsidRPr="00891DE7" w:rsidRDefault="002833A0" w:rsidP="00B9614A">
            <w:pPr>
              <w:pStyle w:val="Tabletext"/>
              <w:rPr>
                <w:sz w:val="20"/>
                <w:szCs w:val="20"/>
              </w:rPr>
            </w:pPr>
            <w:r w:rsidRPr="00891DE7">
              <w:rPr>
                <w:sz w:val="20"/>
                <w:szCs w:val="20"/>
              </w:rPr>
              <w:t>Mobile</w:t>
            </w:r>
          </w:p>
        </w:tc>
        <w:tc>
          <w:tcPr>
            <w:tcW w:w="4810" w:type="dxa"/>
          </w:tcPr>
          <w:p w14:paraId="775B510C" w14:textId="77777777" w:rsidR="002833A0" w:rsidRPr="00891DE7" w:rsidRDefault="002833A0" w:rsidP="00B9614A">
            <w:pPr>
              <w:pStyle w:val="Tabletext"/>
              <w:rPr>
                <w:sz w:val="20"/>
                <w:szCs w:val="20"/>
              </w:rPr>
            </w:pPr>
            <w:r w:rsidRPr="00891DE7">
              <w:rPr>
                <w:sz w:val="20"/>
                <w:szCs w:val="20"/>
              </w:rPr>
              <w:t>Type of housing unit is mobile home</w:t>
            </w:r>
          </w:p>
        </w:tc>
        <w:tc>
          <w:tcPr>
            <w:tcW w:w="770" w:type="dxa"/>
          </w:tcPr>
          <w:p w14:paraId="054126AF"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074EEFF0" w14:textId="77777777" w:rsidTr="00891DE7">
        <w:tc>
          <w:tcPr>
            <w:tcW w:w="1980" w:type="dxa"/>
            <w:vMerge w:val="restart"/>
          </w:tcPr>
          <w:p w14:paraId="46435235" w14:textId="2FC25A9C" w:rsidR="002833A0" w:rsidRPr="00891DE7" w:rsidRDefault="002833A0" w:rsidP="00B9614A">
            <w:pPr>
              <w:pStyle w:val="Tabletext"/>
              <w:rPr>
                <w:sz w:val="20"/>
                <w:szCs w:val="20"/>
              </w:rPr>
            </w:pPr>
            <w:r w:rsidRPr="00891DE7">
              <w:rPr>
                <w:sz w:val="20"/>
                <w:szCs w:val="20"/>
              </w:rPr>
              <w:lastRenderedPageBreak/>
              <w:t>Building</w:t>
            </w:r>
            <w:r w:rsidRPr="00891DE7">
              <w:rPr>
                <w:sz w:val="20"/>
                <w:szCs w:val="20"/>
              </w:rPr>
              <w:t>s:</w:t>
            </w:r>
            <w:r w:rsidRPr="00891DE7">
              <w:rPr>
                <w:sz w:val="20"/>
                <w:szCs w:val="20"/>
              </w:rPr>
              <w:t xml:space="preserve"> envelope</w:t>
            </w:r>
          </w:p>
        </w:tc>
        <w:tc>
          <w:tcPr>
            <w:tcW w:w="1800" w:type="dxa"/>
          </w:tcPr>
          <w:p w14:paraId="1FB58C7A" w14:textId="290F2635" w:rsidR="002833A0" w:rsidRPr="00891DE7" w:rsidRDefault="002833A0" w:rsidP="00B9614A">
            <w:pPr>
              <w:pStyle w:val="Tabletext"/>
              <w:rPr>
                <w:sz w:val="20"/>
                <w:szCs w:val="20"/>
              </w:rPr>
            </w:pPr>
            <w:r w:rsidRPr="00891DE7">
              <w:rPr>
                <w:sz w:val="20"/>
                <w:szCs w:val="20"/>
              </w:rPr>
              <w:t>Thermal</w:t>
            </w:r>
            <w:r w:rsidR="005B308F">
              <w:rPr>
                <w:sz w:val="20"/>
                <w:szCs w:val="20"/>
              </w:rPr>
              <w:t>ly massive wall</w:t>
            </w:r>
          </w:p>
        </w:tc>
        <w:tc>
          <w:tcPr>
            <w:tcW w:w="4810" w:type="dxa"/>
          </w:tcPr>
          <w:p w14:paraId="12DAFA44" w14:textId="619C6081" w:rsidR="002833A0" w:rsidRPr="00891DE7" w:rsidRDefault="005B308F" w:rsidP="00B9614A">
            <w:pPr>
              <w:pStyle w:val="Tabletext"/>
              <w:rPr>
                <w:sz w:val="20"/>
                <w:szCs w:val="20"/>
              </w:rPr>
            </w:pPr>
            <w:r>
              <w:rPr>
                <w:sz w:val="20"/>
                <w:szCs w:val="20"/>
              </w:rPr>
              <w:t>Estimated thermal mass based on exterior wall material and presence of insulation</w:t>
            </w:r>
          </w:p>
        </w:tc>
        <w:tc>
          <w:tcPr>
            <w:tcW w:w="770" w:type="dxa"/>
          </w:tcPr>
          <w:p w14:paraId="75BFC34A" w14:textId="7D806696" w:rsidR="002833A0" w:rsidRPr="00891DE7" w:rsidRDefault="005B308F" w:rsidP="00B9614A">
            <w:pPr>
              <w:pStyle w:val="Tabletext"/>
              <w:jc w:val="center"/>
              <w:rPr>
                <w:sz w:val="20"/>
                <w:szCs w:val="20"/>
              </w:rPr>
            </w:pPr>
            <w:r>
              <w:rPr>
                <w:sz w:val="20"/>
                <w:szCs w:val="20"/>
              </w:rPr>
              <w:t>N</w:t>
            </w:r>
          </w:p>
        </w:tc>
      </w:tr>
      <w:tr w:rsidR="005B308F" w:rsidRPr="00891DE7" w14:paraId="08445798" w14:textId="77777777" w:rsidTr="00891DE7">
        <w:tc>
          <w:tcPr>
            <w:tcW w:w="1980" w:type="dxa"/>
            <w:vMerge/>
          </w:tcPr>
          <w:p w14:paraId="5E019853" w14:textId="77777777" w:rsidR="005B308F" w:rsidRPr="00891DE7" w:rsidRDefault="005B308F" w:rsidP="00B9614A">
            <w:pPr>
              <w:pStyle w:val="Tabletext"/>
              <w:rPr>
                <w:sz w:val="20"/>
                <w:szCs w:val="20"/>
              </w:rPr>
            </w:pPr>
          </w:p>
        </w:tc>
        <w:tc>
          <w:tcPr>
            <w:tcW w:w="1800" w:type="dxa"/>
          </w:tcPr>
          <w:p w14:paraId="7E3D82BD" w14:textId="184E9541" w:rsidR="005B308F" w:rsidRPr="00891DE7" w:rsidRDefault="005B308F" w:rsidP="00B9614A">
            <w:pPr>
              <w:pStyle w:val="Tabletext"/>
              <w:rPr>
                <w:sz w:val="20"/>
                <w:szCs w:val="20"/>
              </w:rPr>
            </w:pPr>
            <w:r>
              <w:rPr>
                <w:sz w:val="20"/>
                <w:szCs w:val="20"/>
              </w:rPr>
              <w:t>Thermally massive roof</w:t>
            </w:r>
          </w:p>
        </w:tc>
        <w:tc>
          <w:tcPr>
            <w:tcW w:w="4810" w:type="dxa"/>
          </w:tcPr>
          <w:p w14:paraId="18CD7DA8" w14:textId="493C2F9E" w:rsidR="005B308F" w:rsidRPr="00891DE7" w:rsidRDefault="005B308F" w:rsidP="00B9614A">
            <w:pPr>
              <w:pStyle w:val="Tabletext"/>
              <w:rPr>
                <w:sz w:val="20"/>
                <w:szCs w:val="20"/>
              </w:rPr>
            </w:pPr>
            <w:r>
              <w:rPr>
                <w:sz w:val="20"/>
                <w:szCs w:val="20"/>
              </w:rPr>
              <w:t xml:space="preserve">Estimated thermal mass based on exterior </w:t>
            </w:r>
            <w:r>
              <w:rPr>
                <w:sz w:val="20"/>
                <w:szCs w:val="20"/>
              </w:rPr>
              <w:t xml:space="preserve">roof </w:t>
            </w:r>
            <w:r>
              <w:rPr>
                <w:sz w:val="20"/>
                <w:szCs w:val="20"/>
              </w:rPr>
              <w:t>material and presence of insulation</w:t>
            </w:r>
          </w:p>
        </w:tc>
        <w:tc>
          <w:tcPr>
            <w:tcW w:w="770" w:type="dxa"/>
          </w:tcPr>
          <w:p w14:paraId="1E5A4636" w14:textId="41EC86F9" w:rsidR="005B308F" w:rsidRPr="00891DE7" w:rsidRDefault="005B308F" w:rsidP="00B9614A">
            <w:pPr>
              <w:pStyle w:val="Tabletext"/>
              <w:jc w:val="center"/>
              <w:rPr>
                <w:sz w:val="20"/>
                <w:szCs w:val="20"/>
              </w:rPr>
            </w:pPr>
            <w:r>
              <w:rPr>
                <w:sz w:val="20"/>
                <w:szCs w:val="20"/>
              </w:rPr>
              <w:t>N</w:t>
            </w:r>
          </w:p>
        </w:tc>
      </w:tr>
      <w:tr w:rsidR="002833A0" w:rsidRPr="00891DE7" w14:paraId="4B334E55" w14:textId="77777777" w:rsidTr="00891DE7">
        <w:tc>
          <w:tcPr>
            <w:tcW w:w="1980" w:type="dxa"/>
            <w:vMerge/>
          </w:tcPr>
          <w:p w14:paraId="7A576DDA" w14:textId="77777777" w:rsidR="002833A0" w:rsidRPr="00891DE7" w:rsidRDefault="002833A0" w:rsidP="00B9614A">
            <w:pPr>
              <w:pStyle w:val="Tabletext"/>
              <w:rPr>
                <w:sz w:val="20"/>
                <w:szCs w:val="20"/>
              </w:rPr>
            </w:pPr>
          </w:p>
        </w:tc>
        <w:tc>
          <w:tcPr>
            <w:tcW w:w="1800" w:type="dxa"/>
          </w:tcPr>
          <w:p w14:paraId="071E2FB9" w14:textId="77777777" w:rsidR="002833A0" w:rsidRPr="00891DE7" w:rsidRDefault="002833A0" w:rsidP="00B9614A">
            <w:pPr>
              <w:pStyle w:val="Tabletext"/>
              <w:rPr>
                <w:sz w:val="20"/>
                <w:szCs w:val="20"/>
              </w:rPr>
            </w:pPr>
            <w:r w:rsidRPr="00891DE7">
              <w:rPr>
                <w:sz w:val="20"/>
                <w:szCs w:val="20"/>
              </w:rPr>
              <w:t>Insulation</w:t>
            </w:r>
          </w:p>
        </w:tc>
        <w:tc>
          <w:tcPr>
            <w:tcW w:w="4810" w:type="dxa"/>
          </w:tcPr>
          <w:p w14:paraId="2C19727F" w14:textId="77777777" w:rsidR="002833A0" w:rsidRPr="00891DE7" w:rsidRDefault="002833A0" w:rsidP="00B9614A">
            <w:pPr>
              <w:pStyle w:val="Tabletext"/>
              <w:rPr>
                <w:sz w:val="20"/>
                <w:szCs w:val="20"/>
              </w:rPr>
            </w:pPr>
            <w:r w:rsidRPr="00891DE7">
              <w:rPr>
                <w:sz w:val="20"/>
                <w:szCs w:val="20"/>
              </w:rPr>
              <w:t>Level of insulation</w:t>
            </w:r>
          </w:p>
        </w:tc>
        <w:tc>
          <w:tcPr>
            <w:tcW w:w="770" w:type="dxa"/>
          </w:tcPr>
          <w:p w14:paraId="674A45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6A0A0173" w14:textId="77777777" w:rsidTr="00891DE7">
        <w:tc>
          <w:tcPr>
            <w:tcW w:w="1980" w:type="dxa"/>
            <w:vMerge/>
          </w:tcPr>
          <w:p w14:paraId="0A50E4A1" w14:textId="77777777" w:rsidR="002833A0" w:rsidRPr="00891DE7" w:rsidRDefault="002833A0" w:rsidP="00B9614A">
            <w:pPr>
              <w:pStyle w:val="Tabletext"/>
              <w:rPr>
                <w:sz w:val="20"/>
                <w:szCs w:val="20"/>
              </w:rPr>
            </w:pPr>
          </w:p>
        </w:tc>
        <w:tc>
          <w:tcPr>
            <w:tcW w:w="1800" w:type="dxa"/>
          </w:tcPr>
          <w:p w14:paraId="5C5FAE7B" w14:textId="77777777" w:rsidR="002833A0" w:rsidRPr="00891DE7" w:rsidRDefault="002833A0" w:rsidP="00B9614A">
            <w:pPr>
              <w:pStyle w:val="Tabletext"/>
              <w:rPr>
                <w:sz w:val="20"/>
                <w:szCs w:val="20"/>
              </w:rPr>
            </w:pPr>
            <w:r w:rsidRPr="00891DE7">
              <w:rPr>
                <w:sz w:val="20"/>
                <w:szCs w:val="20"/>
              </w:rPr>
              <w:t>Infiltration</w:t>
            </w:r>
          </w:p>
        </w:tc>
        <w:tc>
          <w:tcPr>
            <w:tcW w:w="4810" w:type="dxa"/>
          </w:tcPr>
          <w:p w14:paraId="5DB59526" w14:textId="77777777" w:rsidR="002833A0" w:rsidRPr="00891DE7" w:rsidRDefault="002833A0" w:rsidP="00B9614A">
            <w:pPr>
              <w:pStyle w:val="Tabletext"/>
              <w:rPr>
                <w:sz w:val="20"/>
                <w:szCs w:val="20"/>
              </w:rPr>
            </w:pPr>
            <w:r w:rsidRPr="00891DE7">
              <w:rPr>
                <w:sz w:val="20"/>
                <w:szCs w:val="20"/>
              </w:rPr>
              <w:t>Frequency of draft</w:t>
            </w:r>
          </w:p>
        </w:tc>
        <w:tc>
          <w:tcPr>
            <w:tcW w:w="770" w:type="dxa"/>
          </w:tcPr>
          <w:p w14:paraId="1A27C54C"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D4C40F7" w14:textId="77777777" w:rsidTr="00891DE7">
        <w:tc>
          <w:tcPr>
            <w:tcW w:w="1980" w:type="dxa"/>
            <w:vMerge/>
          </w:tcPr>
          <w:p w14:paraId="1CE6958A" w14:textId="77777777" w:rsidR="002833A0" w:rsidRPr="00891DE7" w:rsidRDefault="002833A0" w:rsidP="00B9614A">
            <w:pPr>
              <w:pStyle w:val="Tabletext"/>
              <w:rPr>
                <w:sz w:val="20"/>
                <w:szCs w:val="20"/>
              </w:rPr>
            </w:pPr>
          </w:p>
        </w:tc>
        <w:tc>
          <w:tcPr>
            <w:tcW w:w="1800" w:type="dxa"/>
          </w:tcPr>
          <w:p w14:paraId="550383CE" w14:textId="77777777" w:rsidR="002833A0" w:rsidRPr="00891DE7" w:rsidRDefault="002833A0" w:rsidP="00B9614A">
            <w:pPr>
              <w:pStyle w:val="Tabletext"/>
              <w:rPr>
                <w:sz w:val="20"/>
                <w:szCs w:val="20"/>
              </w:rPr>
            </w:pPr>
            <w:r w:rsidRPr="00891DE7">
              <w:rPr>
                <w:sz w:val="20"/>
                <w:szCs w:val="20"/>
              </w:rPr>
              <w:t>Window per room</w:t>
            </w:r>
          </w:p>
        </w:tc>
        <w:tc>
          <w:tcPr>
            <w:tcW w:w="4810" w:type="dxa"/>
          </w:tcPr>
          <w:p w14:paraId="02E46A47" w14:textId="77777777" w:rsidR="002833A0" w:rsidRPr="00891DE7" w:rsidRDefault="002833A0" w:rsidP="00B9614A">
            <w:pPr>
              <w:pStyle w:val="Tabletext"/>
              <w:rPr>
                <w:sz w:val="20"/>
                <w:szCs w:val="20"/>
              </w:rPr>
            </w:pPr>
            <w:r w:rsidRPr="00891DE7">
              <w:rPr>
                <w:sz w:val="20"/>
                <w:szCs w:val="20"/>
              </w:rPr>
              <w:t>Number of windows per room as an approximation for window-to-wall ratio</w:t>
            </w:r>
          </w:p>
        </w:tc>
        <w:tc>
          <w:tcPr>
            <w:tcW w:w="770" w:type="dxa"/>
          </w:tcPr>
          <w:p w14:paraId="0FCDE39D"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1C0C5A3B" w14:textId="77777777" w:rsidTr="00891DE7">
        <w:tc>
          <w:tcPr>
            <w:tcW w:w="1980" w:type="dxa"/>
            <w:vMerge/>
          </w:tcPr>
          <w:p w14:paraId="1165163B" w14:textId="77777777" w:rsidR="002833A0" w:rsidRPr="00891DE7" w:rsidRDefault="002833A0" w:rsidP="00B9614A">
            <w:pPr>
              <w:pStyle w:val="Tabletext"/>
              <w:rPr>
                <w:sz w:val="20"/>
                <w:szCs w:val="20"/>
              </w:rPr>
            </w:pPr>
          </w:p>
        </w:tc>
        <w:tc>
          <w:tcPr>
            <w:tcW w:w="1800" w:type="dxa"/>
          </w:tcPr>
          <w:p w14:paraId="6E128862" w14:textId="77777777" w:rsidR="002833A0" w:rsidRPr="00891DE7" w:rsidRDefault="002833A0" w:rsidP="00B9614A">
            <w:pPr>
              <w:pStyle w:val="Tabletext"/>
              <w:rPr>
                <w:sz w:val="20"/>
                <w:szCs w:val="20"/>
              </w:rPr>
            </w:pPr>
            <w:r w:rsidRPr="00891DE7">
              <w:rPr>
                <w:sz w:val="20"/>
                <w:szCs w:val="20"/>
              </w:rPr>
              <w:t>Glazing type</w:t>
            </w:r>
          </w:p>
        </w:tc>
        <w:tc>
          <w:tcPr>
            <w:tcW w:w="4810" w:type="dxa"/>
          </w:tcPr>
          <w:p w14:paraId="58070538" w14:textId="77777777" w:rsidR="002833A0" w:rsidRPr="00891DE7" w:rsidRDefault="002833A0" w:rsidP="00B9614A">
            <w:pPr>
              <w:pStyle w:val="Tabletext"/>
              <w:rPr>
                <w:sz w:val="20"/>
                <w:szCs w:val="20"/>
              </w:rPr>
            </w:pPr>
            <w:r w:rsidRPr="00891DE7">
              <w:rPr>
                <w:sz w:val="20"/>
                <w:szCs w:val="20"/>
              </w:rPr>
              <w:t>Type of glass in most windows</w:t>
            </w:r>
          </w:p>
        </w:tc>
        <w:tc>
          <w:tcPr>
            <w:tcW w:w="770" w:type="dxa"/>
          </w:tcPr>
          <w:p w14:paraId="20602BA8"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79801428" w14:textId="77777777" w:rsidTr="00891DE7">
        <w:tc>
          <w:tcPr>
            <w:tcW w:w="1980" w:type="dxa"/>
            <w:vMerge w:val="restart"/>
          </w:tcPr>
          <w:p w14:paraId="20EE4C92" w14:textId="78D67BEF" w:rsidR="002833A0" w:rsidRPr="00891DE7" w:rsidRDefault="002833A0" w:rsidP="00B9614A">
            <w:pPr>
              <w:pStyle w:val="Tabletext"/>
              <w:rPr>
                <w:sz w:val="20"/>
                <w:szCs w:val="20"/>
              </w:rPr>
            </w:pPr>
            <w:r w:rsidRPr="00891DE7">
              <w:rPr>
                <w:sz w:val="20"/>
                <w:szCs w:val="20"/>
              </w:rPr>
              <w:t>Building</w:t>
            </w:r>
            <w:r w:rsidRPr="00891DE7">
              <w:rPr>
                <w:sz w:val="20"/>
                <w:szCs w:val="20"/>
              </w:rPr>
              <w:t>s:</w:t>
            </w:r>
            <w:r w:rsidRPr="00891DE7">
              <w:rPr>
                <w:sz w:val="20"/>
                <w:szCs w:val="20"/>
              </w:rPr>
              <w:t xml:space="preserve"> HVAC</w:t>
            </w:r>
          </w:p>
        </w:tc>
        <w:tc>
          <w:tcPr>
            <w:tcW w:w="1800" w:type="dxa"/>
          </w:tcPr>
          <w:p w14:paraId="70FC4D49" w14:textId="77777777" w:rsidR="002833A0" w:rsidRPr="00891DE7" w:rsidRDefault="002833A0" w:rsidP="00B9614A">
            <w:pPr>
              <w:pStyle w:val="Tabletext"/>
              <w:rPr>
                <w:sz w:val="20"/>
                <w:szCs w:val="20"/>
              </w:rPr>
            </w:pPr>
            <w:r w:rsidRPr="00891DE7">
              <w:rPr>
                <w:sz w:val="20"/>
                <w:szCs w:val="20"/>
              </w:rPr>
              <w:t>AC type</w:t>
            </w:r>
          </w:p>
        </w:tc>
        <w:tc>
          <w:tcPr>
            <w:tcW w:w="4810" w:type="dxa"/>
          </w:tcPr>
          <w:p w14:paraId="1A2DD7F7" w14:textId="77777777" w:rsidR="002833A0" w:rsidRPr="00891DE7" w:rsidRDefault="002833A0" w:rsidP="00B9614A">
            <w:pPr>
              <w:pStyle w:val="Tabletext"/>
              <w:rPr>
                <w:sz w:val="20"/>
                <w:szCs w:val="20"/>
              </w:rPr>
            </w:pPr>
            <w:r w:rsidRPr="00891DE7">
              <w:rPr>
                <w:sz w:val="20"/>
                <w:szCs w:val="20"/>
              </w:rPr>
              <w:t>Air conditioning equipment used</w:t>
            </w:r>
          </w:p>
        </w:tc>
        <w:tc>
          <w:tcPr>
            <w:tcW w:w="770" w:type="dxa"/>
          </w:tcPr>
          <w:p w14:paraId="6BC2EE87" w14:textId="63A3A478" w:rsidR="002833A0" w:rsidRPr="00891DE7" w:rsidRDefault="005B308F" w:rsidP="00B9614A">
            <w:pPr>
              <w:pStyle w:val="Tabletext"/>
              <w:jc w:val="center"/>
              <w:rPr>
                <w:sz w:val="20"/>
                <w:szCs w:val="20"/>
              </w:rPr>
            </w:pPr>
            <w:r>
              <w:rPr>
                <w:sz w:val="20"/>
                <w:szCs w:val="20"/>
              </w:rPr>
              <w:t>N</w:t>
            </w:r>
          </w:p>
        </w:tc>
      </w:tr>
      <w:tr w:rsidR="002833A0" w:rsidRPr="00891DE7" w14:paraId="0D88DF36" w14:textId="77777777" w:rsidTr="00891DE7">
        <w:tc>
          <w:tcPr>
            <w:tcW w:w="1980" w:type="dxa"/>
            <w:vMerge/>
          </w:tcPr>
          <w:p w14:paraId="41922B48" w14:textId="77777777" w:rsidR="002833A0" w:rsidRPr="00891DE7" w:rsidRDefault="002833A0" w:rsidP="00B9614A">
            <w:pPr>
              <w:pStyle w:val="Tabletext"/>
              <w:rPr>
                <w:sz w:val="20"/>
                <w:szCs w:val="20"/>
              </w:rPr>
            </w:pPr>
          </w:p>
        </w:tc>
        <w:tc>
          <w:tcPr>
            <w:tcW w:w="1800" w:type="dxa"/>
          </w:tcPr>
          <w:p w14:paraId="1F934073" w14:textId="77777777" w:rsidR="002833A0" w:rsidRPr="00891DE7" w:rsidRDefault="002833A0" w:rsidP="00B9614A">
            <w:pPr>
              <w:pStyle w:val="Tabletext"/>
              <w:rPr>
                <w:sz w:val="20"/>
                <w:szCs w:val="20"/>
              </w:rPr>
            </w:pPr>
            <w:r w:rsidRPr="00891DE7">
              <w:rPr>
                <w:sz w:val="20"/>
                <w:szCs w:val="20"/>
              </w:rPr>
              <w:t>Heating type</w:t>
            </w:r>
          </w:p>
        </w:tc>
        <w:tc>
          <w:tcPr>
            <w:tcW w:w="4810" w:type="dxa"/>
          </w:tcPr>
          <w:p w14:paraId="6F1C46B4" w14:textId="6ADE7165" w:rsidR="002833A0" w:rsidRPr="00891DE7" w:rsidRDefault="002833A0" w:rsidP="00B9614A">
            <w:pPr>
              <w:pStyle w:val="Tabletext"/>
              <w:rPr>
                <w:sz w:val="20"/>
                <w:szCs w:val="20"/>
              </w:rPr>
            </w:pPr>
            <w:r w:rsidRPr="00891DE7">
              <w:rPr>
                <w:sz w:val="20"/>
                <w:szCs w:val="20"/>
              </w:rPr>
              <w:t xml:space="preserve">Space heating </w:t>
            </w:r>
            <w:r w:rsidR="005B308F">
              <w:rPr>
                <w:sz w:val="20"/>
                <w:szCs w:val="20"/>
              </w:rPr>
              <w:t xml:space="preserve">equipment </w:t>
            </w:r>
            <w:r w:rsidRPr="00891DE7">
              <w:rPr>
                <w:sz w:val="20"/>
                <w:szCs w:val="20"/>
              </w:rPr>
              <w:t>used</w:t>
            </w:r>
          </w:p>
        </w:tc>
        <w:tc>
          <w:tcPr>
            <w:tcW w:w="770" w:type="dxa"/>
          </w:tcPr>
          <w:p w14:paraId="2AD159CF" w14:textId="719E0C10" w:rsidR="002833A0" w:rsidRPr="00891DE7" w:rsidRDefault="005B308F" w:rsidP="00B9614A">
            <w:pPr>
              <w:pStyle w:val="Tabletext"/>
              <w:jc w:val="center"/>
              <w:rPr>
                <w:sz w:val="20"/>
                <w:szCs w:val="20"/>
              </w:rPr>
            </w:pPr>
            <w:r>
              <w:rPr>
                <w:sz w:val="20"/>
                <w:szCs w:val="20"/>
              </w:rPr>
              <w:t>N</w:t>
            </w:r>
          </w:p>
        </w:tc>
      </w:tr>
      <w:tr w:rsidR="002833A0" w:rsidRPr="00891DE7" w14:paraId="3F47AD24" w14:textId="77777777" w:rsidTr="00891DE7">
        <w:tc>
          <w:tcPr>
            <w:tcW w:w="1980" w:type="dxa"/>
            <w:vMerge/>
          </w:tcPr>
          <w:p w14:paraId="56E7C626" w14:textId="77777777" w:rsidR="002833A0" w:rsidRPr="00891DE7" w:rsidRDefault="002833A0" w:rsidP="00B9614A">
            <w:pPr>
              <w:pStyle w:val="Tabletext"/>
              <w:rPr>
                <w:sz w:val="20"/>
                <w:szCs w:val="20"/>
              </w:rPr>
            </w:pPr>
          </w:p>
        </w:tc>
        <w:tc>
          <w:tcPr>
            <w:tcW w:w="1800" w:type="dxa"/>
          </w:tcPr>
          <w:p w14:paraId="14A98E1A" w14:textId="77777777" w:rsidR="002833A0" w:rsidRPr="00891DE7" w:rsidRDefault="002833A0" w:rsidP="00B9614A">
            <w:pPr>
              <w:pStyle w:val="Tabletext"/>
              <w:rPr>
                <w:sz w:val="20"/>
                <w:szCs w:val="20"/>
              </w:rPr>
            </w:pPr>
            <w:r w:rsidRPr="00891DE7">
              <w:rPr>
                <w:sz w:val="20"/>
                <w:szCs w:val="20"/>
              </w:rPr>
              <w:t>Energy insecurity</w:t>
            </w:r>
          </w:p>
        </w:tc>
        <w:tc>
          <w:tcPr>
            <w:tcW w:w="4810" w:type="dxa"/>
          </w:tcPr>
          <w:p w14:paraId="47BD3D4F" w14:textId="77777777" w:rsidR="002833A0" w:rsidRPr="00891DE7" w:rsidRDefault="002833A0" w:rsidP="00B9614A">
            <w:pPr>
              <w:pStyle w:val="Tabletext"/>
              <w:rPr>
                <w:sz w:val="20"/>
                <w:szCs w:val="20"/>
              </w:rPr>
            </w:pPr>
            <w:r w:rsidRPr="00891DE7">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891DE7" w:rsidRDefault="002833A0" w:rsidP="00B9614A">
            <w:pPr>
              <w:pStyle w:val="Tabletext"/>
              <w:jc w:val="center"/>
              <w:rPr>
                <w:sz w:val="20"/>
                <w:szCs w:val="20"/>
              </w:rPr>
            </w:pPr>
            <w:r w:rsidRPr="00891DE7">
              <w:rPr>
                <w:sz w:val="20"/>
                <w:szCs w:val="20"/>
              </w:rPr>
              <w:t>B</w:t>
            </w:r>
          </w:p>
        </w:tc>
      </w:tr>
      <w:tr w:rsidR="002833A0" w:rsidRPr="00891DE7" w14:paraId="2F57B931" w14:textId="77777777" w:rsidTr="00891DE7">
        <w:tc>
          <w:tcPr>
            <w:tcW w:w="1980" w:type="dxa"/>
            <w:vMerge/>
          </w:tcPr>
          <w:p w14:paraId="3BCA1838" w14:textId="77777777" w:rsidR="002833A0" w:rsidRPr="00891DE7" w:rsidRDefault="002833A0" w:rsidP="00B9614A">
            <w:pPr>
              <w:pStyle w:val="Tabletext"/>
              <w:rPr>
                <w:sz w:val="20"/>
                <w:szCs w:val="20"/>
              </w:rPr>
            </w:pPr>
          </w:p>
        </w:tc>
        <w:tc>
          <w:tcPr>
            <w:tcW w:w="1800" w:type="dxa"/>
          </w:tcPr>
          <w:p w14:paraId="530FE386" w14:textId="77777777" w:rsidR="002833A0" w:rsidRPr="00891DE7" w:rsidRDefault="002833A0" w:rsidP="00B9614A">
            <w:pPr>
              <w:pStyle w:val="Tabletext"/>
              <w:rPr>
                <w:sz w:val="20"/>
                <w:szCs w:val="20"/>
              </w:rPr>
            </w:pPr>
            <w:r w:rsidRPr="00891DE7">
              <w:rPr>
                <w:sz w:val="20"/>
                <w:szCs w:val="20"/>
              </w:rPr>
              <w:t>Fans</w:t>
            </w:r>
          </w:p>
        </w:tc>
        <w:tc>
          <w:tcPr>
            <w:tcW w:w="4810" w:type="dxa"/>
          </w:tcPr>
          <w:p w14:paraId="23987AF3" w14:textId="77777777" w:rsidR="002833A0" w:rsidRPr="00891DE7" w:rsidRDefault="002833A0" w:rsidP="00B9614A">
            <w:pPr>
              <w:pStyle w:val="Tabletext"/>
              <w:rPr>
                <w:sz w:val="20"/>
                <w:szCs w:val="20"/>
              </w:rPr>
            </w:pPr>
            <w:r w:rsidRPr="00891DE7">
              <w:rPr>
                <w:sz w:val="20"/>
                <w:szCs w:val="20"/>
              </w:rPr>
              <w:t>Number of ceiling, floor, window, and/or table fans used</w:t>
            </w:r>
          </w:p>
        </w:tc>
        <w:tc>
          <w:tcPr>
            <w:tcW w:w="770" w:type="dxa"/>
          </w:tcPr>
          <w:p w14:paraId="2BB18C01" w14:textId="77777777" w:rsidR="002833A0" w:rsidRPr="00891DE7" w:rsidRDefault="002833A0" w:rsidP="00B9614A">
            <w:pPr>
              <w:pStyle w:val="Tabletext"/>
              <w:jc w:val="center"/>
              <w:rPr>
                <w:sz w:val="20"/>
                <w:szCs w:val="20"/>
              </w:rPr>
            </w:pPr>
            <w:r w:rsidRPr="00891DE7">
              <w:rPr>
                <w:sz w:val="20"/>
                <w:szCs w:val="20"/>
              </w:rPr>
              <w:t>N</w:t>
            </w:r>
          </w:p>
        </w:tc>
      </w:tr>
      <w:tr w:rsidR="002833A0" w:rsidRPr="00891DE7" w14:paraId="38D44E96" w14:textId="77777777" w:rsidTr="00891DE7">
        <w:trPr>
          <w:trHeight w:val="56"/>
        </w:trPr>
        <w:tc>
          <w:tcPr>
            <w:tcW w:w="1980" w:type="dxa"/>
            <w:vMerge/>
          </w:tcPr>
          <w:p w14:paraId="53684ED0" w14:textId="77777777" w:rsidR="002833A0" w:rsidRPr="00891DE7" w:rsidRDefault="002833A0" w:rsidP="00B9614A">
            <w:pPr>
              <w:pStyle w:val="Tabletext"/>
              <w:rPr>
                <w:sz w:val="20"/>
                <w:szCs w:val="20"/>
              </w:rPr>
            </w:pPr>
          </w:p>
        </w:tc>
        <w:tc>
          <w:tcPr>
            <w:tcW w:w="1800" w:type="dxa"/>
          </w:tcPr>
          <w:p w14:paraId="63A45C60" w14:textId="77777777" w:rsidR="002833A0" w:rsidRPr="00891DE7" w:rsidRDefault="002833A0" w:rsidP="00B9614A">
            <w:pPr>
              <w:pStyle w:val="Tabletext"/>
              <w:rPr>
                <w:sz w:val="20"/>
                <w:szCs w:val="20"/>
              </w:rPr>
            </w:pPr>
            <w:r w:rsidRPr="00891DE7">
              <w:rPr>
                <w:sz w:val="20"/>
                <w:szCs w:val="20"/>
              </w:rPr>
              <w:t>Off-grid</w:t>
            </w:r>
          </w:p>
        </w:tc>
        <w:tc>
          <w:tcPr>
            <w:tcW w:w="4810" w:type="dxa"/>
          </w:tcPr>
          <w:p w14:paraId="3378AE69" w14:textId="77777777" w:rsidR="002833A0" w:rsidRPr="00891DE7" w:rsidRDefault="002833A0" w:rsidP="00B9614A">
            <w:pPr>
              <w:pStyle w:val="Tabletext"/>
              <w:rPr>
                <w:sz w:val="20"/>
                <w:szCs w:val="20"/>
              </w:rPr>
            </w:pPr>
            <w:r w:rsidRPr="00891DE7">
              <w:rPr>
                <w:sz w:val="20"/>
                <w:szCs w:val="20"/>
              </w:rPr>
              <w:t>Home has back-up generator or on-site solar electricity generation</w:t>
            </w:r>
          </w:p>
        </w:tc>
        <w:tc>
          <w:tcPr>
            <w:tcW w:w="770" w:type="dxa"/>
          </w:tcPr>
          <w:p w14:paraId="37C7BC53" w14:textId="77777777" w:rsidR="002833A0" w:rsidRPr="00891DE7" w:rsidRDefault="002833A0" w:rsidP="00B9614A">
            <w:pPr>
              <w:pStyle w:val="Tabletext"/>
              <w:jc w:val="center"/>
              <w:rPr>
                <w:sz w:val="20"/>
                <w:szCs w:val="20"/>
              </w:rPr>
            </w:pPr>
            <w:r w:rsidRPr="00891DE7">
              <w:rPr>
                <w:sz w:val="20"/>
                <w:szCs w:val="20"/>
              </w:rPr>
              <w:t>B</w:t>
            </w:r>
          </w:p>
        </w:tc>
      </w:tr>
    </w:tbl>
    <w:p w14:paraId="6B79B6D4" w14:textId="5718A977" w:rsidR="001076D9" w:rsidRDefault="001076D9" w:rsidP="001076D9">
      <w:pPr>
        <w:pStyle w:val="Tabletext"/>
        <w:spacing w:after="160"/>
      </w:pPr>
      <w:r>
        <w:rPr>
          <w:vertAlign w:val="superscript"/>
        </w:rPr>
        <w:t>a</w:t>
      </w:r>
      <w:r>
        <w:t xml:space="preserve"> Type includes numerical (N) and binary (B)</w:t>
      </w:r>
    </w:p>
    <w:p w14:paraId="27A3FBE2" w14:textId="4BA63652" w:rsidR="00ED50F0" w:rsidRDefault="00ED50F0" w:rsidP="00ED50F0">
      <w:pPr>
        <w:pStyle w:val="Heading3List"/>
      </w:pPr>
      <w:r>
        <w:t>Building</w:t>
      </w:r>
      <w:r w:rsidR="004960B2">
        <w:t xml:space="preserve">s: </w:t>
      </w:r>
      <w:r>
        <w:t>construction</w:t>
      </w:r>
    </w:p>
    <w:p w14:paraId="5902C6F2" w14:textId="77777777" w:rsidR="00ED50F0" w:rsidRDefault="00ED50F0" w:rsidP="00ED50F0">
      <w:r>
        <w:t xml:space="preserve">Building construction represents variables related to the building age and form. As mentioned in Section </w:t>
      </w:r>
      <w:r>
        <w:fldChar w:fldCharType="begin"/>
      </w:r>
      <w:r>
        <w:instrText xml:space="preserve"> REF _Ref150108267 \r \h </w:instrText>
      </w:r>
      <w:r>
        <w:fldChar w:fldCharType="separate"/>
      </w:r>
      <w:r>
        <w:t>1.2</w:t>
      </w:r>
      <w:r>
        <w:fldChar w:fldCharType="end"/>
      </w:r>
      <w:r>
        <w:t xml:space="preserve">, several city and state-level HVI use construction age as a catch-all for other building characteristics </w:t>
      </w:r>
      <w:r>
        <w:fldChar w:fldCharType="begin"/>
      </w:r>
      <w:r>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fldChar w:fldCharType="separate"/>
      </w:r>
      <w:r w:rsidRPr="00C94FC7">
        <w:t>(</w:t>
      </w:r>
      <w:proofErr w:type="spellStart"/>
      <w:r w:rsidRPr="00C94FC7">
        <w:t>Rinner</w:t>
      </w:r>
      <w:proofErr w:type="spellEnd"/>
      <w:r w:rsidRPr="00C94FC7">
        <w:t xml:space="preserve"> et al. 2010; </w:t>
      </w:r>
      <w:proofErr w:type="spellStart"/>
      <w:r w:rsidRPr="00C94FC7">
        <w:t>Uejio</w:t>
      </w:r>
      <w:proofErr w:type="spellEnd"/>
      <w:r w:rsidRPr="00C94FC7">
        <w:t xml:space="preserve"> et al. 2011; Nayak et al. 2018)</w:t>
      </w:r>
      <w:r>
        <w:fldChar w:fldCharType="end"/>
      </w:r>
      <w:r>
        <w:t xml:space="preserve">. A building performance simulation study of London dwellings found a significant impact of archetype, a combination of construction age and construction type on overheating risk </w:t>
      </w:r>
      <w:r>
        <w:fldChar w:fldCharType="begin"/>
      </w:r>
      <w:r>
        <w:instrText xml:space="preserve"> ADDIN ZOTERO_ITEM CSL_CITATION {"citationID":"Do9dSpGB","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fldChar w:fldCharType="separate"/>
      </w:r>
      <w:r w:rsidRPr="00E606B8">
        <w:t>(</w:t>
      </w:r>
      <w:proofErr w:type="spellStart"/>
      <w:r w:rsidRPr="00E606B8">
        <w:t>Mavrogianni</w:t>
      </w:r>
      <w:proofErr w:type="spellEnd"/>
      <w:r w:rsidRPr="00E606B8">
        <w:t xml:space="preserve"> et al. 2012)</w:t>
      </w:r>
      <w:r>
        <w:fldChar w:fldCharType="end"/>
      </w:r>
      <w:r>
        <w:t xml:space="preserve">. Samuelson et al. </w:t>
      </w:r>
      <w:r>
        <w:fldChar w:fldCharType="begin"/>
      </w:r>
      <w:r>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suggests that detached buildings may be less vulnerable due to a greater potential for exposed walls to exchange heat and more opportunities for cross-ventilation. Similarly, Lomas </w:t>
      </w:r>
      <w:r>
        <w:fldChar w:fldCharType="begin"/>
      </w:r>
      <w:r>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fldChar w:fldCharType="separate"/>
      </w:r>
      <w:r w:rsidRPr="000732E2">
        <w:t>(Lomas 2021)</w:t>
      </w:r>
      <w:r>
        <w:fldChar w:fldCharType="end"/>
      </w:r>
      <w:r>
        <w:t xml:space="preserve"> singles out flats or apartments because of more limited opportunities for natural ventilation. Mobile or manufactured homes may also increase heat or cold exposure due to poor energy efficiency </w:t>
      </w:r>
      <w:r>
        <w:fldChar w:fldCharType="begin"/>
      </w:r>
      <w:r>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Pr>
          <w:rFonts w:ascii="MS Gothic" w:eastAsia="MS Gothic" w:hAnsi="MS Gothic" w:cs="MS Gothic" w:hint="eastAsia"/>
        </w:rPr>
        <w:instrText>能源政策的当前</w:instrText>
      </w:r>
      <w:r>
        <w:rPr>
          <w:rFonts w:ascii="Microsoft JhengHei" w:eastAsia="Microsoft JhengHei" w:hAnsi="Microsoft JhengHei" w:cs="Microsoft JhengHei" w:hint="eastAsia"/>
        </w:rPr>
        <w:instrText>讨论</w:instrText>
      </w:r>
      <w:r>
        <w:rPr>
          <w:rFonts w:ascii="MS Gothic" w:eastAsia="MS Gothic" w:hAnsi="MS Gothic" w:cs="MS Gothic" w:hint="eastAsia"/>
        </w:rPr>
        <w:instrText>很少承</w:instrText>
      </w:r>
      <w:r>
        <w:rPr>
          <w:rFonts w:ascii="Microsoft JhengHei" w:eastAsia="Microsoft JhengHei" w:hAnsi="Microsoft JhengHei" w:cs="Microsoft JhengHei" w:hint="eastAsia"/>
        </w:rPr>
        <w:instrText>认</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w:instrText>
      </w:r>
      <w:r>
        <w:rPr>
          <w:rFonts w:ascii="Microsoft JhengHei" w:eastAsia="Microsoft JhengHei" w:hAnsi="Microsoft JhengHei" w:cs="Microsoft JhengHei" w:hint="eastAsia"/>
        </w:rPr>
        <w:instrText>问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情况使一个家庭</w:instrText>
      </w:r>
      <w:r>
        <w:rPr>
          <w:rFonts w:ascii="Microsoft JhengHei" w:eastAsia="Microsoft JhengHei" w:hAnsi="Microsoft JhengHei" w:cs="Microsoft JhengHei" w:hint="eastAsia"/>
        </w:rPr>
        <w:instrText>负</w:instrText>
      </w:r>
      <w:r>
        <w:rPr>
          <w:rFonts w:ascii="MS Gothic" w:eastAsia="MS Gothic" w:hAnsi="MS Gothic" w:cs="MS Gothic" w:hint="eastAsia"/>
        </w:rPr>
        <w:instrText>担不起家庭所需充分加</w:instrText>
      </w:r>
      <w:r>
        <w:rPr>
          <w:rFonts w:ascii="Microsoft JhengHei" w:eastAsia="Microsoft JhengHei" w:hAnsi="Microsoft JhengHei" w:cs="Microsoft JhengHei" w:hint="eastAsia"/>
        </w:rPr>
        <w:instrText>热</w:instrText>
      </w:r>
      <w:r>
        <w:rPr>
          <w:rFonts w:ascii="MS Gothic" w:eastAsia="MS Gothic" w:hAnsi="MS Gothic" w:cs="MS Gothic" w:hint="eastAsia"/>
        </w:rPr>
        <w:instrText>或冷却的</w:instrText>
      </w:r>
      <w:r>
        <w:rPr>
          <w:rFonts w:ascii="Microsoft JhengHei" w:eastAsia="Microsoft JhengHei" w:hAnsi="Microsoft JhengHei" w:cs="Microsoft JhengHei" w:hint="eastAsia"/>
        </w:rPr>
        <w:instrText>费</w:instrText>
      </w:r>
      <w:r>
        <w:rPr>
          <w:rFonts w:ascii="MS Gothic" w:eastAsia="MS Gothic" w:hAnsi="MS Gothic" w:cs="MS Gothic" w:hint="eastAsia"/>
        </w:rPr>
        <w:instrText>用。在</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篇文章中，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考察了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概念和描述它在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乡</w:instrText>
      </w:r>
      <w:r>
        <w:rPr>
          <w:rFonts w:ascii="MS Gothic" w:eastAsia="MS Gothic" w:hAnsi="MS Gothic" w:cs="MS Gothic" w:hint="eastAsia"/>
        </w:rPr>
        <w:instrText>村地区的一些</w:instrText>
      </w:r>
      <w:r>
        <w:rPr>
          <w:rFonts w:ascii="Microsoft JhengHei" w:eastAsia="Microsoft JhengHei" w:hAnsi="Microsoft JhengHei" w:cs="Microsoft JhengHei" w:hint="eastAsia"/>
        </w:rPr>
        <w:instrText>轮</w:instrText>
      </w:r>
      <w:r>
        <w:rPr>
          <w:rFonts w:ascii="MS Gothic" w:eastAsia="MS Gothic" w:hAnsi="MS Gothic" w:cs="MS Gothic" w:hint="eastAsia"/>
        </w:rPr>
        <w:instrText>廓。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最好被看作是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物</w:instrText>
      </w:r>
      <w:r>
        <w:rPr>
          <w:rFonts w:ascii="Microsoft JhengHei" w:eastAsia="Microsoft JhengHei" w:hAnsi="Microsoft JhengHei" w:cs="Microsoft JhengHei" w:hint="eastAsia"/>
        </w:rPr>
        <w:instrText>资</w:instrText>
      </w:r>
      <w:r>
        <w:rPr>
          <w:rFonts w:ascii="MS Gothic" w:eastAsia="MS Gothic" w:hAnsi="MS Gothic" w:cs="MS Gothic" w:hint="eastAsia"/>
        </w:rPr>
        <w:instrText>和社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关系的地理</w:instrText>
      </w:r>
      <w:r>
        <w:rPr>
          <w:rFonts w:ascii="Microsoft JhengHei" w:eastAsia="Microsoft JhengHei" w:hAnsi="Microsoft JhengHei" w:cs="Microsoft JhengHei" w:hint="eastAsia"/>
        </w:rPr>
        <w:instrText>组</w:instrText>
      </w:r>
      <w:r>
        <w:rPr>
          <w:rFonts w:ascii="MS Gothic" w:eastAsia="MS Gothic" w:hAnsi="MS Gothic" w:cs="MS Gothic" w:hint="eastAsia"/>
        </w:rPr>
        <w:instrText>合。</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了</w:instrText>
      </w:r>
      <w:r>
        <w:rPr>
          <w:rFonts w:ascii="Microsoft JhengHei" w:eastAsia="Microsoft JhengHei" w:hAnsi="Microsoft JhengHei" w:cs="Microsoft JhengHei" w:hint="eastAsia"/>
        </w:rPr>
        <w:instrText>说</w:instrText>
      </w:r>
      <w:r>
        <w:rPr>
          <w:rFonts w:ascii="MS Gothic" w:eastAsia="MS Gothic" w:hAnsi="MS Gothic" w:cs="MS Gothic" w:hint="eastAsia"/>
        </w:rPr>
        <w:instrText>明</w:instrText>
      </w:r>
      <w:r>
        <w:rPr>
          <w:rFonts w:ascii="Microsoft JhengHei" w:eastAsia="Microsoft JhengHei" w:hAnsi="Microsoft JhengHei" w:cs="Microsoft JhengHei" w:hint="eastAsia"/>
        </w:rPr>
        <w:instrText>这</w:instrText>
      </w:r>
      <w:r>
        <w:rPr>
          <w:rFonts w:ascii="MS Gothic" w:eastAsia="MS Gothic" w:hAnsi="MS Gothic" w:cs="MS Gothic" w:hint="eastAsia"/>
        </w:rPr>
        <w:instrText>种方法，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着重于北卡</w:instrText>
      </w:r>
      <w:r>
        <w:rPr>
          <w:rFonts w:ascii="Microsoft JhengHei" w:eastAsia="Microsoft JhengHei" w:hAnsi="Microsoft JhengHei" w:cs="Microsoft JhengHei" w:hint="eastAsia"/>
        </w:rPr>
        <w:instrText>罗</w:instrText>
      </w:r>
      <w:r>
        <w:rPr>
          <w:rFonts w:ascii="MS Gothic" w:eastAsia="MS Gothic" w:hAnsi="MS Gothic" w:cs="MS Gothic" w:hint="eastAsia"/>
        </w:rPr>
        <w:instrText>莱</w:instrText>
      </w:r>
      <w:r>
        <w:rPr>
          <w:rFonts w:ascii="Microsoft JhengHei" w:eastAsia="Microsoft JhengHei" w:hAnsi="Microsoft JhengHei" w:cs="Microsoft JhengHei" w:hint="eastAsia"/>
        </w:rPr>
        <w:instrText>纳</w:instrText>
      </w:r>
      <w:r>
        <w:rPr>
          <w:rFonts w:ascii="MS Gothic" w:eastAsia="MS Gothic" w:hAnsi="MS Gothic" w:cs="MS Gothic" w:hint="eastAsia"/>
        </w:rPr>
        <w:instrText>州</w:instrText>
      </w:r>
      <w:r>
        <w:rPr>
          <w:rFonts w:ascii="Microsoft JhengHei" w:eastAsia="Microsoft JhengHei" w:hAnsi="Microsoft JhengHei" w:cs="Microsoft JhengHei" w:hint="eastAsia"/>
        </w:rPr>
        <w:instrText>东</w:instrText>
      </w:r>
      <w:r>
        <w:rPr>
          <w:rFonts w:ascii="MS Gothic" w:eastAsia="MS Gothic" w:hAnsi="MS Gothic" w:cs="MS Gothic" w:hint="eastAsia"/>
        </w:rPr>
        <w:instrText>部的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三个关</w:instrText>
      </w:r>
      <w:r>
        <w:rPr>
          <w:rFonts w:ascii="Microsoft JhengHei" w:eastAsia="Microsoft JhengHei" w:hAnsi="Microsoft JhengHei" w:cs="Microsoft JhengHei" w:hint="eastAsia"/>
        </w:rPr>
        <w:instrText>键</w:instrText>
      </w:r>
      <w:r>
        <w:rPr>
          <w:rFonts w:ascii="MS Gothic" w:eastAsia="MS Gothic" w:hAnsi="MS Gothic" w:cs="MS Gothic" w:hint="eastAsia"/>
        </w:rPr>
        <w:instrText>因素的地理格局：</w:instrText>
      </w:r>
      <w:r>
        <w:rPr>
          <w:rFonts w:ascii="Microsoft JhengHei" w:eastAsia="Microsoft JhengHei" w:hAnsi="Microsoft JhengHei" w:cs="Microsoft JhengHei" w:hint="eastAsia"/>
        </w:rPr>
        <w:instrText>农</w:instrText>
      </w:r>
      <w:r>
        <w:rPr>
          <w:rFonts w:ascii="MS Gothic" w:eastAsia="MS Gothic" w:hAnsi="MS Gothic" w:cs="MS Gothic" w:hint="eastAsia"/>
        </w:rPr>
        <w:instrText>村家庭的杜会</w:instrText>
      </w:r>
      <w:r>
        <w:rPr>
          <w:rFonts w:ascii="Microsoft JhengHei" w:eastAsia="Microsoft JhengHei" w:hAnsi="Microsoft JhengHei" w:cs="Microsoft JhengHei" w:hint="eastAsia"/>
        </w:rPr>
        <w:instrText>经济</w:instrText>
      </w:r>
      <w:r>
        <w:rPr>
          <w:rFonts w:ascii="MS Gothic" w:eastAsia="MS Gothic" w:hAnsi="MS Gothic" w:cs="MS Gothic" w:hint="eastAsia"/>
        </w:rPr>
        <w:instrText>特点，能源供</w:instrText>
      </w:r>
      <w:r>
        <w:rPr>
          <w:rFonts w:ascii="Microsoft JhengHei" w:eastAsia="Microsoft JhengHei" w:hAnsi="Microsoft JhengHei" w:cs="Microsoft JhengHei" w:hint="eastAsia"/>
        </w:rPr>
        <w:instrText>应</w:instrText>
      </w:r>
      <w:r>
        <w:rPr>
          <w:rFonts w:ascii="MS Gothic" w:eastAsia="MS Gothic" w:hAnsi="MS Gothic" w:cs="MS Gothic" w:hint="eastAsia"/>
        </w:rPr>
        <w:instrText>的网</w:instrText>
      </w:r>
      <w:r>
        <w:rPr>
          <w:rFonts w:ascii="Microsoft JhengHei" w:eastAsia="Microsoft JhengHei" w:hAnsi="Microsoft JhengHei" w:cs="Microsoft JhengHei" w:hint="eastAsia"/>
        </w:rPr>
        <w:instrText>络</w:instrText>
      </w:r>
      <w:r>
        <w:rPr>
          <w:rFonts w:ascii="MS Gothic" w:eastAsia="MS Gothic" w:hAnsi="MS Gothic" w:cs="MS Gothic" w:hint="eastAsia"/>
        </w:rPr>
        <w:instrText>基</w:instrText>
      </w:r>
      <w:r>
        <w:rPr>
          <w:rFonts w:ascii="Microsoft JhengHei" w:eastAsia="Microsoft JhengHei" w:hAnsi="Microsoft JhengHei" w:cs="Microsoft JhengHei" w:hint="eastAsia"/>
        </w:rPr>
        <w:instrText>础设</w:instrText>
      </w:r>
      <w:r>
        <w:rPr>
          <w:rFonts w:ascii="MS Gothic" w:eastAsia="MS Gothic" w:hAnsi="MS Gothic" w:cs="MS Gothic" w:hint="eastAsia"/>
        </w:rPr>
        <w:instrText>施，以及家庭的物</w:instrText>
      </w:r>
      <w:r>
        <w:rPr>
          <w:rFonts w:ascii="Microsoft JhengHei" w:eastAsia="Microsoft JhengHei" w:hAnsi="Microsoft JhengHei" w:cs="Microsoft JhengHei" w:hint="eastAsia"/>
        </w:rPr>
        <w:instrText>质</w:instrText>
      </w:r>
      <w:r>
        <w:rPr>
          <w:rFonts w:ascii="MS Gothic" w:eastAsia="MS Gothic" w:hAnsi="MS Gothic" w:cs="MS Gothic" w:hint="eastAsia"/>
        </w:rPr>
        <w:instrText>条件。自始至</w:instrText>
      </w:r>
      <w:r>
        <w:rPr>
          <w:rFonts w:ascii="Microsoft JhengHei" w:eastAsia="Microsoft JhengHei" w:hAnsi="Microsoft JhengHei" w:cs="Microsoft JhengHei" w:hint="eastAsia"/>
        </w:rPr>
        <w:instrText>终</w:instrText>
      </w:r>
      <w:r>
        <w:rPr>
          <w:rFonts w:ascii="MS Gothic" w:eastAsia="MS Gothic" w:hAnsi="MS Gothic" w:cs="MS Gothic" w:hint="eastAsia"/>
        </w:rPr>
        <w:instrText>，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通</w:instrText>
      </w:r>
      <w:r>
        <w:rPr>
          <w:rFonts w:ascii="Microsoft JhengHei" w:eastAsia="Microsoft JhengHei" w:hAnsi="Microsoft JhengHei" w:cs="Microsoft JhengHei" w:hint="eastAsia"/>
        </w:rPr>
        <w:instrText>过</w:instrText>
      </w:r>
      <w:r>
        <w:rPr>
          <w:rFonts w:ascii="MS Gothic" w:eastAsia="MS Gothic" w:hAnsi="MS Gothic" w:cs="MS Gothic" w:hint="eastAsia"/>
        </w:rPr>
        <w:instrText>借</w:instrText>
      </w:r>
      <w:r>
        <w:rPr>
          <w:rFonts w:ascii="Microsoft JhengHei" w:eastAsia="Microsoft JhengHei" w:hAnsi="Microsoft JhengHei" w:cs="Microsoft JhengHei" w:hint="eastAsia"/>
        </w:rPr>
        <w:instrText>鉴对该</w:instrText>
      </w:r>
      <w:r>
        <w:rPr>
          <w:rFonts w:ascii="MS Gothic" w:eastAsia="MS Gothic" w:hAnsi="MS Gothic" w:cs="MS Gothic" w:hint="eastAsia"/>
        </w:rPr>
        <w:instrText>地区防寒保暖援助受惠人的采</w:instrText>
      </w:r>
      <w:r>
        <w:rPr>
          <w:rFonts w:ascii="Microsoft JhengHei" w:eastAsia="Microsoft JhengHei" w:hAnsi="Microsoft JhengHei" w:cs="Microsoft JhengHei" w:hint="eastAsia"/>
        </w:rPr>
        <w:instrText>访记录</w:instrText>
      </w:r>
      <w:r>
        <w:rPr>
          <w:rFonts w:ascii="MS Gothic" w:eastAsia="MS Gothic" w:hAnsi="MS Gothic" w:cs="MS Gothic" w:hint="eastAsia"/>
        </w:rPr>
        <w:instrText>，</w:instrText>
      </w:r>
      <w:r>
        <w:rPr>
          <w:rFonts w:ascii="Yu Gothic" w:eastAsia="Yu Gothic" w:hAnsi="Yu Gothic" w:cs="Yu Gothic" w:hint="eastAsia"/>
        </w:rPr>
        <w:instrText>强</w:instrText>
      </w:r>
      <w:r>
        <w:rPr>
          <w:rFonts w:ascii="Microsoft JhengHei" w:eastAsia="Microsoft JhengHei" w:hAnsi="Microsoft JhengHei" w:cs="Microsoft JhengHei" w:hint="eastAsia"/>
        </w:rPr>
        <w:instrText>调</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w:instrText>
      </w:r>
      <w:r>
        <w:rPr>
          <w:rFonts w:ascii="MS Gothic" w:eastAsia="MS Gothic" w:hAnsi="MS Gothic" w:cs="MS Gothic" w:hint="eastAsia"/>
        </w:rPr>
        <w:instrText>困的生活影响。我</w:instrText>
      </w:r>
      <w:r>
        <w:rPr>
          <w:rFonts w:ascii="Microsoft JhengHei" w:eastAsia="Microsoft JhengHei" w:hAnsi="Microsoft JhengHei" w:cs="Microsoft JhengHei" w:hint="eastAsia"/>
        </w:rPr>
        <w:instrText>们</w:instrText>
      </w:r>
      <w:r>
        <w:rPr>
          <w:rFonts w:ascii="MS Gothic" w:eastAsia="MS Gothic" w:hAnsi="MS Gothic" w:cs="MS Gothic" w:hint="eastAsia"/>
        </w:rPr>
        <w:instrText>建</w:instrText>
      </w:r>
      <w:r>
        <w:rPr>
          <w:rFonts w:ascii="Microsoft JhengHei" w:eastAsia="Microsoft JhengHei" w:hAnsi="Microsoft JhengHei" w:cs="Microsoft JhengHei" w:hint="eastAsia"/>
        </w:rPr>
        <w:instrText>议</w:instrText>
      </w:r>
      <w:r>
        <w:rPr>
          <w:rFonts w:ascii="MS Gothic" w:eastAsia="MS Gothic" w:hAnsi="MS Gothic" w:cs="MS Gothic" w:hint="eastAsia"/>
        </w:rPr>
        <w:instrText>，能源</w:instrText>
      </w:r>
      <w:r>
        <w:rPr>
          <w:rFonts w:ascii="Microsoft JhengHei" w:eastAsia="Microsoft JhengHei" w:hAnsi="Microsoft JhengHei" w:cs="Microsoft JhengHei" w:hint="eastAsia"/>
        </w:rPr>
        <w:instrText>贫穷</w:instrText>
      </w:r>
      <w:r>
        <w:rPr>
          <w:rFonts w:ascii="MS Gothic" w:eastAsia="MS Gothic" w:hAnsi="MS Gothic" w:cs="MS Gothic" w:hint="eastAsia"/>
        </w:rPr>
        <w:instrText>的挑</w:instrText>
      </w:r>
      <w:r>
        <w:rPr>
          <w:rFonts w:ascii="Microsoft JhengHei" w:eastAsia="Microsoft JhengHei" w:hAnsi="Microsoft JhengHei" w:cs="Microsoft JhengHei" w:hint="eastAsia"/>
        </w:rPr>
        <w:instrText>战</w:instrText>
      </w:r>
      <w:r>
        <w:rPr>
          <w:rFonts w:ascii="MS Gothic" w:eastAsia="MS Gothic" w:hAnsi="MS Gothic" w:cs="MS Gothic" w:hint="eastAsia"/>
        </w:rPr>
        <w:instrText>，</w:instrText>
      </w:r>
      <w:r>
        <w:rPr>
          <w:rFonts w:ascii="Microsoft JhengHei" w:eastAsia="Microsoft JhengHei" w:hAnsi="Microsoft JhengHei" w:cs="Microsoft JhengHei" w:hint="eastAsia"/>
        </w:rPr>
        <w:instrText>应该</w:instrText>
      </w:r>
      <w:r>
        <w:rPr>
          <w:rFonts w:ascii="MS Gothic" w:eastAsia="MS Gothic" w:hAnsi="MS Gothic" w:cs="MS Gothic" w:hint="eastAsia"/>
        </w:rPr>
        <w:instrText>在公共政策中，和作</w:instrText>
      </w:r>
      <w:r>
        <w:rPr>
          <w:rFonts w:ascii="Microsoft JhengHei" w:eastAsia="Microsoft JhengHei" w:hAnsi="Microsoft JhengHei" w:cs="Microsoft JhengHei" w:hint="eastAsia"/>
        </w:rPr>
        <w:instrText>为</w:instrText>
      </w:r>
      <w:r>
        <w:rPr>
          <w:rFonts w:ascii="MS Gothic" w:eastAsia="MS Gothic" w:hAnsi="MS Gothic" w:cs="MS Gothic" w:hint="eastAsia"/>
        </w:rPr>
        <w:instrText>福利和关</w:instrText>
      </w:r>
      <w:r>
        <w:rPr>
          <w:rFonts w:ascii="Microsoft JhengHei" w:eastAsia="Microsoft JhengHei" w:hAnsi="Microsoft JhengHei" w:cs="Microsoft JhengHei" w:hint="eastAsia"/>
        </w:rPr>
        <w:instrText>怀</w:instrText>
      </w:r>
      <w:r>
        <w:rPr>
          <w:rFonts w:ascii="MS Gothic" w:eastAsia="MS Gothic" w:hAnsi="MS Gothic" w:cs="MS Gothic" w:hint="eastAsia"/>
        </w:rPr>
        <w:instrText>的更广泛的理解的一部分，得到更多的关注。</w:instrText>
      </w:r>
      <w:r>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fldChar w:fldCharType="separate"/>
      </w:r>
      <w:r>
        <w:rPr>
          <w:noProof/>
        </w:rPr>
        <w:t>(Harrison and Popke 2011)</w:t>
      </w:r>
      <w:r>
        <w:fldChar w:fldCharType="end"/>
      </w:r>
      <w:r>
        <w:t xml:space="preserve">, an issue common in even newer mobile homes </w:t>
      </w:r>
      <w:r>
        <w:fldChar w:fldCharType="begin"/>
      </w:r>
      <w:r>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fldChar w:fldCharType="separate"/>
      </w:r>
      <w:r>
        <w:rPr>
          <w:noProof/>
        </w:rPr>
        <w:t>(Hart et al. 2002)</w:t>
      </w:r>
      <w:r>
        <w:fldChar w:fldCharType="end"/>
      </w:r>
      <w:r>
        <w:t xml:space="preserve">. </w:t>
      </w:r>
    </w:p>
    <w:p w14:paraId="5A971472" w14:textId="16B9CDED" w:rsidR="00ED50F0" w:rsidRDefault="00ED50F0" w:rsidP="00ED50F0">
      <w:pPr>
        <w:pStyle w:val="Heading3List"/>
      </w:pPr>
      <w:r>
        <w:t>Building</w:t>
      </w:r>
      <w:r w:rsidR="004960B2">
        <w:t>s:</w:t>
      </w:r>
      <w:r>
        <w:t xml:space="preserve"> envelope</w:t>
      </w:r>
    </w:p>
    <w:p w14:paraId="70F82DC8" w14:textId="7D4668C6" w:rsidR="00ED50F0" w:rsidRDefault="00ED50F0" w:rsidP="00ED50F0">
      <w:r>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fldChar w:fldCharType="begin"/>
      </w:r>
      <w:r>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543F50">
        <w:t>(</w:t>
      </w:r>
      <w:proofErr w:type="spellStart"/>
      <w:r w:rsidRPr="00543F50">
        <w:t>Mavrogianni</w:t>
      </w:r>
      <w:proofErr w:type="spellEnd"/>
      <w:r w:rsidRPr="00543F50">
        <w:t xml:space="preserve"> et al. 2012; Porritt et al. 2012)</w:t>
      </w:r>
      <w:r>
        <w:fldChar w:fldCharType="end"/>
      </w:r>
      <w:r>
        <w:t xml:space="preserve">. Porritt et al. </w:t>
      </w:r>
      <w:r>
        <w:fldChar w:fldCharType="begin"/>
      </w:r>
      <w:r>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fldChar w:fldCharType="separate"/>
      </w:r>
      <w:r w:rsidRPr="00D81CAC">
        <w:t>(Porritt et al. 2012)</w:t>
      </w:r>
      <w:r>
        <w:fldChar w:fldCharType="end"/>
      </w:r>
      <w:r>
        <w:t xml:space="preserve"> also found a correlation between roof and wall surface reflectivity i.e., inverse of solar absorptivity and overheating risk. Samuelson et al. </w:t>
      </w:r>
      <w:r>
        <w:fldChar w:fldCharType="begin"/>
      </w:r>
      <w:r>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infers that other building envelope characteristics like infiltration, and window-to-wall ratio may also be significant. One HVI considered houses with thermally massive materials to have greater adaptive capacity </w:t>
      </w:r>
      <w:r>
        <w:fldChar w:fldCharType="begin"/>
      </w:r>
      <w:r>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fldChar w:fldCharType="separate"/>
      </w:r>
      <w:r w:rsidRPr="004F65CD">
        <w:t>(</w:t>
      </w:r>
      <w:proofErr w:type="spellStart"/>
      <w:r w:rsidRPr="004F65CD">
        <w:t>Inostroza</w:t>
      </w:r>
      <w:proofErr w:type="spellEnd"/>
      <w:r w:rsidRPr="004F65CD">
        <w:t>, Palme, and de la Barrera 2016)</w:t>
      </w:r>
      <w:r>
        <w:fldChar w:fldCharType="end"/>
      </w:r>
      <w:r>
        <w:t>. Thermal mass describes building materials with high heat capacity, such as brick, stone, and concrete, which can buffer temperature fluctuations.</w:t>
      </w:r>
      <w:r w:rsidR="004960B2">
        <w:t xml:space="preserve"> For this strategy to work, the material must be exposed to both the interior and exterior i.e. limited insulation. </w:t>
      </w:r>
      <w:r>
        <w:t xml:space="preserve"> </w:t>
      </w:r>
    </w:p>
    <w:p w14:paraId="7C013FB9" w14:textId="3FC23BBC" w:rsidR="00ED50F0" w:rsidRDefault="00ED50F0" w:rsidP="00ED50F0">
      <w:pPr>
        <w:pStyle w:val="Heading3List"/>
      </w:pPr>
      <w:r>
        <w:lastRenderedPageBreak/>
        <w:t>Building</w:t>
      </w:r>
      <w:r w:rsidR="004960B2">
        <w:t>s:</w:t>
      </w:r>
      <w:r>
        <w:t xml:space="preserve"> HVAC</w:t>
      </w:r>
    </w:p>
    <w:p w14:paraId="432CF06C" w14:textId="6A3833D7" w:rsidR="001076D9" w:rsidRDefault="00ED50F0" w:rsidP="001076D9">
      <w:r>
        <w:t xml:space="preserve">Building HVAC characteristics describe the presence </w:t>
      </w:r>
      <w:r>
        <w:fldChar w:fldCharType="begin"/>
      </w:r>
      <w:r>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fldChar w:fldCharType="separate"/>
      </w:r>
      <w:r w:rsidRPr="000B41BF">
        <w:t>(</w:t>
      </w:r>
      <w:proofErr w:type="spellStart"/>
      <w:r w:rsidRPr="000B41BF">
        <w:t>Curriero</w:t>
      </w:r>
      <w:proofErr w:type="spellEnd"/>
      <w:r w:rsidRPr="000B41BF">
        <w:t xml:space="preserve"> et al. 2002)</w:t>
      </w:r>
      <w:r>
        <w:fldChar w:fldCharType="end"/>
      </w:r>
      <w:r>
        <w:t xml:space="preserve">, type </w:t>
      </w:r>
      <w:r>
        <w:fldChar w:fldCharType="begin"/>
      </w:r>
      <w:r>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fldChar w:fldCharType="separate"/>
      </w:r>
      <w:r w:rsidRPr="00D277FA">
        <w:rPr>
          <w:rFonts w:cs="Times New Roman"/>
          <w:szCs w:val="24"/>
        </w:rPr>
        <w:t xml:space="preserve">(O’Neill, </w:t>
      </w:r>
      <w:proofErr w:type="spellStart"/>
      <w:r w:rsidRPr="00D277FA">
        <w:rPr>
          <w:rFonts w:cs="Times New Roman"/>
          <w:szCs w:val="24"/>
        </w:rPr>
        <w:t>Zanobetti</w:t>
      </w:r>
      <w:proofErr w:type="spellEnd"/>
      <w:r w:rsidRPr="00D277FA">
        <w:rPr>
          <w:rFonts w:cs="Times New Roman"/>
          <w:szCs w:val="24"/>
        </w:rPr>
        <w:t>, and Schwartz 2005)</w:t>
      </w:r>
      <w:r>
        <w:fldChar w:fldCharType="end"/>
      </w:r>
      <w:r>
        <w:t xml:space="preserve">, and functionality </w:t>
      </w:r>
      <w:r>
        <w:fldChar w:fldCharType="begin"/>
      </w:r>
      <w:r>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fldChar w:fldCharType="separate"/>
      </w:r>
      <w:r w:rsidRPr="00257A89">
        <w:t>(Naughton et al. 2002; MCDPH 2019)</w:t>
      </w:r>
      <w:r>
        <w:fldChar w:fldCharType="end"/>
      </w:r>
      <w:r>
        <w:t xml:space="preserve"> of HVAC systems. Samuelson et al. </w:t>
      </w:r>
      <w:r>
        <w:fldChar w:fldCharType="begin"/>
      </w:r>
      <w:r>
        <w:instrText xml:space="preserve"> ADDIN ZOTERO_ITEM CSL_CITATION {"citationID":"6H106BrT","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fldChar w:fldCharType="separate"/>
      </w:r>
      <w:r w:rsidRPr="00687A62">
        <w:t>(Samuelson et al. 2020)</w:t>
      </w:r>
      <w:r>
        <w:fldChar w:fldCharType="end"/>
      </w:r>
      <w:r>
        <w:t xml:space="preserve"> also suggests consideration for electric fans. While fans cannot reduce air temperature, they can aid evaporative cooling in air temperatures as high as 50°C and 10% relative humidity </w:t>
      </w:r>
      <w:r>
        <w:fldChar w:fldCharType="begin"/>
      </w:r>
      <w:r>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fldChar w:fldCharType="separate"/>
      </w:r>
      <w:r w:rsidRPr="00D90735">
        <w:t>(Jay et al. 2015)</w:t>
      </w:r>
      <w:r>
        <w:fldChar w:fldCharType="end"/>
      </w:r>
      <w:r>
        <w:t>. Finally, we also consider availability of alternate power sources such as a back-up generator or on-site solar panels as they may reduce interruptions to HVAC systems</w:t>
      </w:r>
      <w:r w:rsidR="001076D9">
        <w:t>.</w:t>
      </w:r>
    </w:p>
    <w:p w14:paraId="5797D661" w14:textId="1E5F1E15" w:rsidR="002023F5" w:rsidRDefault="008D0432" w:rsidP="00EE070C">
      <w:pPr>
        <w:pStyle w:val="Heading2List"/>
      </w:pPr>
      <w:bookmarkStart w:id="5" w:name="_Ref151994837"/>
      <w:bookmarkEnd w:id="3"/>
      <w:bookmarkEnd w:id="4"/>
      <w:r>
        <w:t>Machine learning</w:t>
      </w:r>
      <w:bookmarkEnd w:id="5"/>
    </w:p>
    <w:p w14:paraId="10B093CE" w14:textId="155314B8" w:rsidR="001076D9" w:rsidRDefault="00523EC3" w:rsidP="00523EC3">
      <w:r>
        <w:t xml:space="preserve">We used machine learning to predict the occurrence of a temperature-related </w:t>
      </w:r>
      <w:r w:rsidR="0025514A">
        <w:t>illness</w:t>
      </w:r>
      <w:r>
        <w:t xml:space="preserve"> event, which we treated as a binary classification problem</w:t>
      </w:r>
      <w:r w:rsidR="009F6370">
        <w:t xml:space="preserve"> since the RECS survey is coded as a yes or no response</w:t>
      </w:r>
      <w:r>
        <w:t>. The input features for the machine learning model are the</w:t>
      </w:r>
      <w:r w:rsidR="004960B2">
        <w:t xml:space="preserve"> variables</w:t>
      </w:r>
      <w:r>
        <w:t xml:space="preserve"> described in </w:t>
      </w:r>
      <w:r>
        <w:fldChar w:fldCharType="begin"/>
      </w:r>
      <w:r>
        <w:instrText xml:space="preserve"> REF _Ref151582921 \h </w:instrText>
      </w:r>
      <w:r>
        <w:fldChar w:fldCharType="separate"/>
      </w:r>
      <w:r>
        <w:t xml:space="preserve">Table </w:t>
      </w:r>
      <w:r>
        <w:rPr>
          <w:noProof/>
        </w:rPr>
        <w:t>2</w:t>
      </w:r>
      <w:r>
        <w:fldChar w:fldCharType="end"/>
      </w:r>
      <w:r>
        <w:t xml:space="preserve">. </w:t>
      </w:r>
      <w:r w:rsidR="004960B2">
        <w:t xml:space="preserve">We focus on comparing the performance of models trained with and without building characteristics. </w:t>
      </w:r>
    </w:p>
    <w:p w14:paraId="4D3B5978" w14:textId="2A4669A2" w:rsidR="00523EC3" w:rsidRDefault="00523EC3" w:rsidP="00523EC3">
      <w:r>
        <w:t xml:space="preserve">We know from </w:t>
      </w:r>
      <w:r>
        <w:fldChar w:fldCharType="begin"/>
      </w:r>
      <w:r>
        <w:instrText xml:space="preserve"> REF _Ref80686156 \h </w:instrText>
      </w:r>
      <w:r>
        <w:fldChar w:fldCharType="separate"/>
      </w:r>
      <w:r>
        <w:t xml:space="preserve">Table </w:t>
      </w:r>
      <w:r>
        <w:rPr>
          <w:noProof/>
        </w:rPr>
        <w:t>1</w:t>
      </w:r>
      <w:r>
        <w:fldChar w:fldCharType="end"/>
      </w:r>
      <w:r>
        <w:t xml:space="preserve"> that there is an extreme imbalanc</w:t>
      </w:r>
      <w:r w:rsidR="00313C42">
        <w:t>e in the RECS data</w:t>
      </w:r>
      <w:r w:rsidR="00FD133A">
        <w:t xml:space="preserve"> </w:t>
      </w:r>
      <w:r w:rsidR="009F6370">
        <w:t>–</w:t>
      </w:r>
      <w:r w:rsidR="00FD133A">
        <w:t xml:space="preserve"> </w:t>
      </w:r>
      <w:r w:rsidR="009F6370">
        <w:t xml:space="preserve">less than 1% of all households experienced temperature-related </w:t>
      </w:r>
      <w:r w:rsidR="0025514A">
        <w:t>illness</w:t>
      </w:r>
      <w:r>
        <w:t xml:space="preserve">. </w:t>
      </w:r>
      <w:r w:rsidR="00313C42">
        <w:t>This</w:t>
      </w:r>
      <w:r w:rsidR="00FD133A">
        <w:t xml:space="preserve"> imbalance is problematic because a naïve model that always predicts </w:t>
      </w:r>
      <w:r w:rsidR="00313C42">
        <w:t>the majority class,</w:t>
      </w:r>
      <w:r w:rsidR="009F6370">
        <w:t xml:space="preserve"> i.e.</w:t>
      </w:r>
      <w:r w:rsidR="00313C42">
        <w:t xml:space="preserve"> no temperature-related </w:t>
      </w:r>
      <w:r w:rsidR="0025514A">
        <w:t>illness</w:t>
      </w:r>
      <w:r w:rsidR="00313C42">
        <w:t>,</w:t>
      </w:r>
      <w:r w:rsidR="00FD133A">
        <w:t xml:space="preserve"> will have a high accuracy, 99% in this case, but </w:t>
      </w:r>
      <w:r w:rsidR="004D258B">
        <w:t>will fail to predict any observations in the min</w:t>
      </w:r>
      <w:r w:rsidR="00313C42">
        <w:t>ority class,</w:t>
      </w:r>
      <w:r w:rsidR="004960B2">
        <w:t xml:space="preserve"> i.e.</w:t>
      </w:r>
      <w:r w:rsidR="009F6370">
        <w:t xml:space="preserve"> </w:t>
      </w:r>
      <w:r w:rsidR="00313C42">
        <w:t xml:space="preserve">occurrence of temperature-related </w:t>
      </w:r>
      <w:r w:rsidR="0025514A">
        <w:t>illness</w:t>
      </w:r>
      <w:r w:rsidR="00FD133A">
        <w:t xml:space="preserve">.  </w:t>
      </w:r>
      <w:r w:rsidR="00FD133A">
        <w:t>Imbalanced data is</w:t>
      </w:r>
      <w:r w:rsidR="00313C42">
        <w:t xml:space="preserve"> </w:t>
      </w:r>
      <w:r w:rsidR="009F6370">
        <w:t xml:space="preserve">a common issue </w:t>
      </w:r>
      <w:r w:rsidR="005010F8">
        <w:t xml:space="preserve">in </w:t>
      </w:r>
      <w:r w:rsidR="00FD133A">
        <w:t>other domains such as disease diagnosis, customer churn prediction, and fraud detection</w:t>
      </w:r>
      <w:r w:rsidR="00FD133A">
        <w:t>. As in our case, imbalanced data problems generally have a high cost associated with failure to predict the minority class.</w:t>
      </w:r>
      <w:r w:rsidR="00313C42">
        <w:t xml:space="preserve"> </w:t>
      </w:r>
      <w:r w:rsidR="009F6370">
        <w:t>We employ several techniques in the machine learning model building process to address the imbalanced data</w:t>
      </w:r>
      <w:r w:rsidR="002236F4">
        <w:t xml:space="preserve"> </w:t>
      </w:r>
      <w:r w:rsidR="00C41E03">
        <w:fldChar w:fldCharType="begin"/>
      </w:r>
      <w:r w:rsidR="00C41E03">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fldChar w:fldCharType="separate"/>
      </w:r>
      <w:r w:rsidR="00C41E03">
        <w:rPr>
          <w:noProof/>
        </w:rPr>
        <w:t>(He and Garcia 2009; Kaur, Pannu, and Malhi 2019; Krawczyk 2016)</w:t>
      </w:r>
      <w:r w:rsidR="00C41E03">
        <w:fldChar w:fldCharType="end"/>
      </w:r>
      <w:r w:rsidR="009F6370">
        <w:t xml:space="preserve">. </w:t>
      </w:r>
    </w:p>
    <w:p w14:paraId="572E88DE" w14:textId="3D801D67" w:rsidR="001076D9" w:rsidRDefault="001076D9" w:rsidP="001076D9">
      <w:pPr>
        <w:spacing w:before="240"/>
      </w:pPr>
      <w:r>
        <w:t>We first pre-processed the data set to remove</w:t>
      </w:r>
      <w:r>
        <w:t xml:space="preserve"> variables with </w:t>
      </w:r>
      <w:r>
        <w:t xml:space="preserve">zero or near-zero </w:t>
      </w:r>
      <w:r w:rsidR="004960B2">
        <w:t>variance</w:t>
      </w:r>
      <w:r>
        <w:t xml:space="preserve">. These variables can negatively impact model performance as </w:t>
      </w:r>
      <w:r w:rsidR="00A732F9">
        <w:t>they may become zero variance</w:t>
      </w:r>
      <w:r>
        <w:t xml:space="preserve"> </w:t>
      </w:r>
      <w:r w:rsidR="00987E42">
        <w:t>after the data is subdivided</w:t>
      </w:r>
      <w:r>
        <w:t>. This step removed the variable for large households and pays utility and/or fuel. We also checked for highly correlated variables</w:t>
      </w:r>
      <w:r w:rsidR="004960B2">
        <w:t xml:space="preserve"> (magnitude of Spearman’s correlation coefficient &gt; 0.75)</w:t>
      </w:r>
      <w:r>
        <w:t xml:space="preserve"> and linear combinations, but no variable met the threshold for removal. We then</w:t>
      </w:r>
      <w:r>
        <w:t xml:space="preserve"> standardized input variables to have zero mean and unit variance. </w:t>
      </w:r>
      <w:r w:rsidR="008F31B5">
        <w:t xml:space="preserve">This step prevents variables with larger numerical quantities from having undue influence, particularly in regression-based modeling methods. </w:t>
      </w:r>
    </w:p>
    <w:p w14:paraId="5D0829C6" w14:textId="1AD95DC1" w:rsidR="001076D9" w:rsidRDefault="008019A8" w:rsidP="00523EC3">
      <w:r>
        <w:t>W</w:t>
      </w:r>
      <w:r w:rsidR="009F6370">
        <w:t xml:space="preserve">e </w:t>
      </w:r>
      <w:r w:rsidR="001076D9">
        <w:t xml:space="preserve">then </w:t>
      </w:r>
      <w:r w:rsidR="009F6370">
        <w:t>split the RECS dataset into training and test data, using 80% for training and holding 20% for testing</w:t>
      </w:r>
      <w:r>
        <w:t>, which prevents overfitting</w:t>
      </w:r>
      <w:r w:rsidR="009F6370">
        <w:t>.</w:t>
      </w:r>
      <w:r w:rsidR="009F6370">
        <w:t xml:space="preserve"> </w:t>
      </w:r>
      <w:r w:rsidR="00D34EA6">
        <w:t>We bootstrapped</w:t>
      </w:r>
      <w:r w:rsidR="00D46F7C">
        <w:t xml:space="preserve"> </w:t>
      </w:r>
      <w:r w:rsidR="00D34EA6">
        <w:t xml:space="preserve">this process </w:t>
      </w:r>
      <w:r w:rsidR="00D46F7C">
        <w:t xml:space="preserve">with </w:t>
      </w:r>
      <w:r w:rsidR="00A732F9">
        <w:t>30</w:t>
      </w:r>
      <w:r w:rsidR="00D46F7C">
        <w:t xml:space="preserve"> iterations </w:t>
      </w:r>
      <w:r w:rsidR="00D34EA6">
        <w:t xml:space="preserve">to quantify the </w:t>
      </w:r>
      <w:r w:rsidR="00A732F9">
        <w:t>uncertainty in</w:t>
      </w:r>
      <w:r>
        <w:t xml:space="preserve"> model performance</w:t>
      </w:r>
      <w:r w:rsidR="00A732F9">
        <w:t xml:space="preserve"> due</w:t>
      </w:r>
      <w:r>
        <w:t xml:space="preserve"> to the training data split</w:t>
      </w:r>
      <w:r w:rsidR="00D34EA6">
        <w:t>. For each training and test split, w</w:t>
      </w:r>
      <w:r w:rsidR="009F6370">
        <w:t xml:space="preserve">e then used 5-fold cross validation repeated </w:t>
      </w:r>
      <w:r w:rsidR="009F6370">
        <w:t>5</w:t>
      </w:r>
      <w:r w:rsidR="009F6370">
        <w:t xml:space="preserve"> times to further split the training data into training and validation sets </w:t>
      </w:r>
      <w:r w:rsidR="00D34EA6">
        <w:t>for selecting</w:t>
      </w:r>
      <w:r w:rsidR="009F6370">
        <w:t xml:space="preserve"> </w:t>
      </w:r>
      <w:r>
        <w:t xml:space="preserve">machine learning </w:t>
      </w:r>
      <w:r w:rsidR="009F6370">
        <w:t xml:space="preserve">model hyperparameters. </w:t>
      </w:r>
    </w:p>
    <w:p w14:paraId="339984E6" w14:textId="32A4E1B8" w:rsidR="00465584" w:rsidRDefault="00C41E03" w:rsidP="00523EC3">
      <w:r>
        <w:t xml:space="preserve">We compared performance from several machine learning algorithms, listed in </w:t>
      </w:r>
      <w:r>
        <w:fldChar w:fldCharType="begin"/>
      </w:r>
      <w:r>
        <w:instrText xml:space="preserve"> REF _Ref151653801 \h </w:instrText>
      </w:r>
      <w:r>
        <w:fldChar w:fldCharType="separate"/>
      </w:r>
      <w:r>
        <w:t xml:space="preserve">Table </w:t>
      </w:r>
      <w:r>
        <w:rPr>
          <w:noProof/>
        </w:rPr>
        <w:t>3</w:t>
      </w:r>
      <w:r>
        <w:fldChar w:fldCharType="end"/>
      </w:r>
      <w:r w:rsidR="00490E0F">
        <w:t xml:space="preserve">. </w:t>
      </w:r>
      <w:r w:rsidR="00490E0F">
        <w:t>These algorithms vary in their underlying structure and assumptions about input features.</w:t>
      </w:r>
      <w:r w:rsidR="00490E0F">
        <w:t xml:space="preserve">  We selected these algorithms because of their ability to accept c</w:t>
      </w:r>
      <w:r w:rsidR="004D224D">
        <w:t>lass</w:t>
      </w:r>
      <w:r w:rsidR="00490E0F">
        <w:t xml:space="preserve"> weights</w:t>
      </w:r>
      <w:r w:rsidR="006E4BA2">
        <w:t xml:space="preserve"> and </w:t>
      </w:r>
      <w:r w:rsidR="00860688">
        <w:t>availability in the R caret library</w:t>
      </w:r>
      <w:r w:rsidR="00490E0F">
        <w:t xml:space="preserve">. </w:t>
      </w:r>
      <w:r w:rsidR="004D224D">
        <w:t xml:space="preserve">We applied an exhaustive grid search </w:t>
      </w:r>
      <w:r w:rsidR="00BF1C71">
        <w:t xml:space="preserve">of 100 values </w:t>
      </w:r>
      <w:r w:rsidR="004D224D">
        <w:t>to find the best performing hyperparameter settings for each machine learning algorithm.</w:t>
      </w:r>
      <w:r w:rsidR="00860688">
        <w:t xml:space="preserve"> </w:t>
      </w:r>
    </w:p>
    <w:p w14:paraId="08DE8485" w14:textId="77777777" w:rsidR="005C0AEB" w:rsidRDefault="005C0AEB" w:rsidP="005C0AEB">
      <w:pPr>
        <w:pStyle w:val="Figurecaption"/>
      </w:pPr>
      <w:bookmarkStart w:id="6" w:name="_Ref151653801"/>
      <w:r>
        <w:t xml:space="preserve">Table </w:t>
      </w:r>
      <w:r>
        <w:fldChar w:fldCharType="begin"/>
      </w:r>
      <w:r>
        <w:instrText xml:space="preserve"> SEQ Table \* ARABIC </w:instrText>
      </w:r>
      <w:r>
        <w:fldChar w:fldCharType="separate"/>
      </w:r>
      <w:r>
        <w:rPr>
          <w:noProof/>
        </w:rPr>
        <w:t>3</w:t>
      </w:r>
      <w:r>
        <w:fldChar w:fldCharType="end"/>
      </w:r>
      <w:bookmarkEnd w:id="6"/>
      <w:r>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D46F7C"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D46F7C" w:rsidRDefault="00274FDF" w:rsidP="00B9614A">
            <w:pPr>
              <w:rPr>
                <w:b/>
                <w:bCs/>
                <w:sz w:val="18"/>
                <w:szCs w:val="18"/>
              </w:rPr>
            </w:pPr>
            <w:r>
              <w:rPr>
                <w:b/>
                <w:bCs/>
                <w:sz w:val="18"/>
                <w:szCs w:val="18"/>
              </w:rPr>
              <w:lastRenderedPageBreak/>
              <w:t>Algorithm</w:t>
            </w:r>
          </w:p>
        </w:tc>
        <w:tc>
          <w:tcPr>
            <w:tcW w:w="0" w:type="auto"/>
            <w:tcBorders>
              <w:top w:val="single" w:sz="4" w:space="0" w:color="E7E6E6" w:themeColor="background2"/>
              <w:bottom w:val="single" w:sz="4" w:space="0" w:color="E7E6E6" w:themeColor="background2"/>
            </w:tcBorders>
          </w:tcPr>
          <w:p w14:paraId="1D5FC4CB" w14:textId="77777777" w:rsidR="00274FDF" w:rsidRPr="00D46F7C" w:rsidRDefault="00274FDF" w:rsidP="00B9614A">
            <w:pPr>
              <w:rPr>
                <w:b/>
                <w:bCs/>
                <w:sz w:val="18"/>
                <w:szCs w:val="18"/>
              </w:rPr>
            </w:pPr>
            <w:r w:rsidRPr="00D46F7C">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D46F7C" w:rsidRDefault="00274FDF" w:rsidP="00B9614A">
            <w:pPr>
              <w:rPr>
                <w:b/>
                <w:bCs/>
                <w:sz w:val="18"/>
                <w:szCs w:val="18"/>
              </w:rPr>
            </w:pPr>
            <w:r w:rsidRPr="00D46F7C">
              <w:rPr>
                <w:b/>
                <w:bCs/>
                <w:sz w:val="18"/>
                <w:szCs w:val="18"/>
              </w:rPr>
              <w:t>R implementation</w:t>
            </w:r>
          </w:p>
        </w:tc>
      </w:tr>
      <w:tr w:rsidR="00274FDF" w:rsidRPr="00D46F7C" w14:paraId="204F8B16" w14:textId="77777777" w:rsidTr="00274FDF">
        <w:tc>
          <w:tcPr>
            <w:tcW w:w="0" w:type="auto"/>
            <w:tcBorders>
              <w:top w:val="single" w:sz="4" w:space="0" w:color="E7E6E6" w:themeColor="background2"/>
            </w:tcBorders>
          </w:tcPr>
          <w:p w14:paraId="222F5350" w14:textId="77777777" w:rsidR="00274FDF" w:rsidRPr="00D46F7C" w:rsidRDefault="00274FDF" w:rsidP="00B9614A">
            <w:pPr>
              <w:rPr>
                <w:sz w:val="18"/>
                <w:szCs w:val="18"/>
              </w:rPr>
            </w:pPr>
            <w:r w:rsidRPr="00D46F7C">
              <w:rPr>
                <w:sz w:val="18"/>
                <w:szCs w:val="18"/>
              </w:rPr>
              <w:t>Generalized linear model</w:t>
            </w:r>
          </w:p>
        </w:tc>
        <w:tc>
          <w:tcPr>
            <w:tcW w:w="0" w:type="auto"/>
            <w:tcBorders>
              <w:top w:val="single" w:sz="4" w:space="0" w:color="E7E6E6" w:themeColor="background2"/>
            </w:tcBorders>
          </w:tcPr>
          <w:p w14:paraId="54DBD5F2" w14:textId="77777777" w:rsidR="00274FDF" w:rsidRPr="00D46F7C" w:rsidRDefault="00274FDF" w:rsidP="00B9614A">
            <w:pPr>
              <w:rPr>
                <w:sz w:val="18"/>
                <w:szCs w:val="18"/>
              </w:rPr>
            </w:pPr>
            <w:r w:rsidRPr="00D46F7C">
              <w:rPr>
                <w:sz w:val="18"/>
                <w:szCs w:val="18"/>
              </w:rPr>
              <w:t>None</w:t>
            </w:r>
          </w:p>
        </w:tc>
        <w:tc>
          <w:tcPr>
            <w:tcW w:w="0" w:type="auto"/>
            <w:tcBorders>
              <w:top w:val="single" w:sz="4" w:space="0" w:color="E7E6E6" w:themeColor="background2"/>
            </w:tcBorders>
          </w:tcPr>
          <w:p w14:paraId="10AB8D11" w14:textId="4018AF9E" w:rsidR="00274FDF" w:rsidRPr="00D46F7C" w:rsidRDefault="00274FDF" w:rsidP="00B9614A">
            <w:pPr>
              <w:rPr>
                <w:sz w:val="18"/>
                <w:szCs w:val="18"/>
              </w:rPr>
            </w:pPr>
            <w:proofErr w:type="spellStart"/>
            <w:r w:rsidRPr="00D46F7C">
              <w:rPr>
                <w:sz w:val="18"/>
                <w:szCs w:val="18"/>
              </w:rPr>
              <w:t>glm</w:t>
            </w:r>
            <w:proofErr w:type="spellEnd"/>
            <w:r>
              <w:rPr>
                <w:sz w:val="18"/>
                <w:szCs w:val="18"/>
              </w:rPr>
              <w:t xml:space="preserve"> </w:t>
            </w:r>
            <w:r>
              <w:rPr>
                <w:sz w:val="18"/>
                <w:szCs w:val="18"/>
              </w:rPr>
              <w:fldChar w:fldCharType="begin"/>
            </w:r>
            <w:r>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Pr>
                <w:sz w:val="18"/>
                <w:szCs w:val="18"/>
              </w:rPr>
              <w:fldChar w:fldCharType="separate"/>
            </w:r>
            <w:r>
              <w:rPr>
                <w:noProof/>
                <w:sz w:val="18"/>
                <w:szCs w:val="18"/>
              </w:rPr>
              <w:t>(Kuhn et al. 2023)</w:t>
            </w:r>
            <w:r>
              <w:rPr>
                <w:sz w:val="18"/>
                <w:szCs w:val="18"/>
              </w:rPr>
              <w:fldChar w:fldCharType="end"/>
            </w:r>
            <w:r>
              <w:rPr>
                <w:sz w:val="18"/>
                <w:szCs w:val="18"/>
              </w:rPr>
              <w:t xml:space="preserve"> </w:t>
            </w:r>
          </w:p>
        </w:tc>
      </w:tr>
      <w:tr w:rsidR="00274FDF" w:rsidRPr="00D46F7C" w14:paraId="1E4F96AC" w14:textId="77777777" w:rsidTr="00274FDF">
        <w:tc>
          <w:tcPr>
            <w:tcW w:w="0" w:type="auto"/>
          </w:tcPr>
          <w:p w14:paraId="26979087" w14:textId="77777777" w:rsidR="00274FDF" w:rsidRPr="00D46F7C" w:rsidRDefault="00274FDF" w:rsidP="00B9614A">
            <w:pPr>
              <w:rPr>
                <w:sz w:val="18"/>
                <w:szCs w:val="18"/>
              </w:rPr>
            </w:pPr>
            <w:r w:rsidRPr="00D46F7C">
              <w:rPr>
                <w:sz w:val="18"/>
                <w:szCs w:val="18"/>
              </w:rPr>
              <w:t>Multivariate Adaptive Regression Spline</w:t>
            </w:r>
          </w:p>
        </w:tc>
        <w:tc>
          <w:tcPr>
            <w:tcW w:w="0" w:type="auto"/>
          </w:tcPr>
          <w:p w14:paraId="0CBC3A27" w14:textId="77777777" w:rsidR="00274FDF" w:rsidRDefault="00274FDF" w:rsidP="00B9614A">
            <w:pPr>
              <w:rPr>
                <w:sz w:val="18"/>
                <w:szCs w:val="18"/>
              </w:rPr>
            </w:pPr>
            <w:r>
              <w:rPr>
                <w:sz w:val="18"/>
                <w:szCs w:val="18"/>
              </w:rPr>
              <w:t>#Terms: (1, 100)</w:t>
            </w:r>
          </w:p>
          <w:p w14:paraId="7EF720BD" w14:textId="68E38DB7" w:rsidR="00274FDF" w:rsidRPr="00D46F7C" w:rsidRDefault="00274FDF" w:rsidP="00B9614A">
            <w:pPr>
              <w:rPr>
                <w:sz w:val="18"/>
                <w:szCs w:val="18"/>
              </w:rPr>
            </w:pPr>
            <w:r>
              <w:rPr>
                <w:sz w:val="18"/>
                <w:szCs w:val="18"/>
              </w:rPr>
              <w:t>Product degree: 1</w:t>
            </w:r>
          </w:p>
        </w:tc>
        <w:tc>
          <w:tcPr>
            <w:tcW w:w="0" w:type="auto"/>
          </w:tcPr>
          <w:p w14:paraId="69AFF4CF" w14:textId="0E5CF672" w:rsidR="00274FDF" w:rsidRPr="00D46F7C" w:rsidRDefault="00274FDF" w:rsidP="00B9614A">
            <w:pPr>
              <w:rPr>
                <w:sz w:val="18"/>
                <w:szCs w:val="18"/>
              </w:rPr>
            </w:pPr>
            <w:r w:rsidRPr="00D46F7C">
              <w:rPr>
                <w:sz w:val="18"/>
                <w:szCs w:val="18"/>
              </w:rPr>
              <w:t>earth</w:t>
            </w:r>
            <w:r>
              <w:rPr>
                <w:sz w:val="18"/>
                <w:szCs w:val="18"/>
              </w:rPr>
              <w:t xml:space="preserve"> </w:t>
            </w:r>
            <w:r>
              <w:rPr>
                <w:sz w:val="18"/>
                <w:szCs w:val="18"/>
              </w:rPr>
              <w:fldChar w:fldCharType="begin"/>
            </w:r>
            <w:r>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Pr>
                <w:sz w:val="18"/>
                <w:szCs w:val="18"/>
              </w:rPr>
              <w:fldChar w:fldCharType="separate"/>
            </w:r>
            <w:r>
              <w:rPr>
                <w:noProof/>
                <w:sz w:val="18"/>
                <w:szCs w:val="18"/>
              </w:rPr>
              <w:t>(Milborrow 2023)</w:t>
            </w:r>
            <w:r>
              <w:rPr>
                <w:sz w:val="18"/>
                <w:szCs w:val="18"/>
              </w:rPr>
              <w:fldChar w:fldCharType="end"/>
            </w:r>
            <w:r>
              <w:rPr>
                <w:sz w:val="18"/>
                <w:szCs w:val="18"/>
              </w:rPr>
              <w:t xml:space="preserve"> </w:t>
            </w:r>
          </w:p>
        </w:tc>
      </w:tr>
      <w:tr w:rsidR="00274FDF" w:rsidRPr="00D46F7C" w14:paraId="72EE80A3" w14:textId="77777777" w:rsidTr="00274FDF">
        <w:tc>
          <w:tcPr>
            <w:tcW w:w="0" w:type="auto"/>
          </w:tcPr>
          <w:p w14:paraId="6E54066B" w14:textId="77777777" w:rsidR="00274FDF" w:rsidRPr="00D46F7C" w:rsidRDefault="00274FDF" w:rsidP="00B9614A">
            <w:pPr>
              <w:rPr>
                <w:sz w:val="18"/>
                <w:szCs w:val="18"/>
              </w:rPr>
            </w:pPr>
            <w:r w:rsidRPr="00D46F7C">
              <w:rPr>
                <w:sz w:val="18"/>
                <w:szCs w:val="18"/>
              </w:rPr>
              <w:t>Penalized discriminant analysis</w:t>
            </w:r>
          </w:p>
        </w:tc>
        <w:tc>
          <w:tcPr>
            <w:tcW w:w="0" w:type="auto"/>
          </w:tcPr>
          <w:p w14:paraId="6572AFFE" w14:textId="181DDD4E" w:rsidR="00274FDF" w:rsidRPr="00D46F7C" w:rsidRDefault="00274FDF" w:rsidP="00B9614A">
            <w:pPr>
              <w:rPr>
                <w:sz w:val="18"/>
                <w:szCs w:val="18"/>
              </w:rPr>
            </w:pPr>
            <w:r>
              <w:rPr>
                <w:sz w:val="18"/>
                <w:szCs w:val="18"/>
              </w:rPr>
              <w:t>Shrinkage penalty coefficient: (0, 0.1)</w:t>
            </w:r>
          </w:p>
        </w:tc>
        <w:tc>
          <w:tcPr>
            <w:tcW w:w="0" w:type="auto"/>
          </w:tcPr>
          <w:p w14:paraId="7BD69A68" w14:textId="028EB30E" w:rsidR="00274FDF" w:rsidRPr="00D46F7C" w:rsidRDefault="00274FDF" w:rsidP="00B9614A">
            <w:pPr>
              <w:rPr>
                <w:sz w:val="18"/>
                <w:szCs w:val="18"/>
              </w:rPr>
            </w:pPr>
            <w:proofErr w:type="spellStart"/>
            <w:r w:rsidRPr="00D46F7C">
              <w:rPr>
                <w:sz w:val="18"/>
                <w:szCs w:val="18"/>
              </w:rPr>
              <w:t>pda</w:t>
            </w:r>
            <w:proofErr w:type="spellEnd"/>
            <w:r>
              <w:rPr>
                <w:sz w:val="18"/>
                <w:szCs w:val="18"/>
              </w:rPr>
              <w:t xml:space="preserve"> </w:t>
            </w:r>
            <w:r>
              <w:rPr>
                <w:sz w:val="18"/>
                <w:szCs w:val="18"/>
              </w:rPr>
              <w:fldChar w:fldCharType="begin"/>
            </w:r>
            <w:r>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Pr>
                <w:sz w:val="18"/>
                <w:szCs w:val="18"/>
              </w:rPr>
              <w:fldChar w:fldCharType="separate"/>
            </w:r>
            <w:r>
              <w:rPr>
                <w:noProof/>
                <w:sz w:val="18"/>
                <w:szCs w:val="18"/>
              </w:rPr>
              <w:t>(Hastie and Tibshirani 2023)</w:t>
            </w:r>
            <w:r>
              <w:rPr>
                <w:sz w:val="18"/>
                <w:szCs w:val="18"/>
              </w:rPr>
              <w:fldChar w:fldCharType="end"/>
            </w:r>
          </w:p>
        </w:tc>
      </w:tr>
      <w:tr w:rsidR="00274FDF" w:rsidRPr="00D46F7C" w14:paraId="2C1C741E" w14:textId="77777777" w:rsidTr="00274FDF">
        <w:tc>
          <w:tcPr>
            <w:tcW w:w="0" w:type="auto"/>
          </w:tcPr>
          <w:p w14:paraId="42C9ECF8" w14:textId="77777777" w:rsidR="00274FDF" w:rsidRPr="00D46F7C" w:rsidRDefault="00274FDF" w:rsidP="00B9614A">
            <w:pPr>
              <w:rPr>
                <w:sz w:val="18"/>
                <w:szCs w:val="18"/>
              </w:rPr>
            </w:pPr>
            <w:r w:rsidRPr="00D46F7C">
              <w:rPr>
                <w:sz w:val="18"/>
                <w:szCs w:val="18"/>
              </w:rPr>
              <w:t>Penalized multinomial regression</w:t>
            </w:r>
          </w:p>
        </w:tc>
        <w:tc>
          <w:tcPr>
            <w:tcW w:w="0" w:type="auto"/>
          </w:tcPr>
          <w:p w14:paraId="7ED95969" w14:textId="73EF2867" w:rsidR="00274FDF" w:rsidRPr="00D46F7C" w:rsidRDefault="00274FDF" w:rsidP="00B9614A">
            <w:pPr>
              <w:rPr>
                <w:sz w:val="18"/>
                <w:szCs w:val="18"/>
              </w:rPr>
            </w:pPr>
            <w:r>
              <w:rPr>
                <w:sz w:val="18"/>
                <w:szCs w:val="18"/>
              </w:rPr>
              <w:t>Weight decay = (0, 0.1)</w:t>
            </w:r>
          </w:p>
        </w:tc>
        <w:tc>
          <w:tcPr>
            <w:tcW w:w="0" w:type="auto"/>
          </w:tcPr>
          <w:p w14:paraId="7347FF5C" w14:textId="13F5AFD2" w:rsidR="00274FDF" w:rsidRPr="00D46F7C" w:rsidRDefault="00274FDF" w:rsidP="00B9614A">
            <w:pPr>
              <w:rPr>
                <w:sz w:val="18"/>
                <w:szCs w:val="18"/>
              </w:rPr>
            </w:pPr>
            <w:proofErr w:type="spellStart"/>
            <w:r w:rsidRPr="00D46F7C">
              <w:rPr>
                <w:sz w:val="18"/>
                <w:szCs w:val="18"/>
              </w:rPr>
              <w:t>M</w:t>
            </w:r>
            <w:r w:rsidRPr="00D46F7C">
              <w:rPr>
                <w:sz w:val="18"/>
                <w:szCs w:val="18"/>
              </w:rPr>
              <w:t>ultinom</w:t>
            </w:r>
            <w:proofErr w:type="spellEnd"/>
            <w:r>
              <w:rPr>
                <w:sz w:val="18"/>
                <w:szCs w:val="18"/>
              </w:rPr>
              <w:t xml:space="preserve"> </w:t>
            </w:r>
            <w:r>
              <w:rPr>
                <w:sz w:val="18"/>
                <w:szCs w:val="18"/>
              </w:rPr>
              <w:fldChar w:fldCharType="begin"/>
            </w:r>
            <w:r>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r w:rsidR="00274FDF" w:rsidRPr="00D46F7C" w14:paraId="56C4FF24" w14:textId="77777777" w:rsidTr="00274FDF">
        <w:tc>
          <w:tcPr>
            <w:tcW w:w="0" w:type="auto"/>
          </w:tcPr>
          <w:p w14:paraId="5A9F7AF0" w14:textId="1FACE9C4" w:rsidR="00274FDF" w:rsidRPr="00D46F7C" w:rsidRDefault="00274FDF" w:rsidP="00B9614A">
            <w:pPr>
              <w:rPr>
                <w:sz w:val="18"/>
                <w:szCs w:val="18"/>
              </w:rPr>
            </w:pPr>
            <w:r w:rsidRPr="00D46F7C">
              <w:rPr>
                <w:sz w:val="18"/>
                <w:szCs w:val="18"/>
              </w:rPr>
              <w:t xml:space="preserve">Bagged classification and regression tree </w:t>
            </w:r>
          </w:p>
        </w:tc>
        <w:tc>
          <w:tcPr>
            <w:tcW w:w="0" w:type="auto"/>
          </w:tcPr>
          <w:p w14:paraId="278E18E5" w14:textId="77777777" w:rsidR="00274FDF" w:rsidRPr="00D46F7C" w:rsidRDefault="00274FDF" w:rsidP="00B9614A">
            <w:pPr>
              <w:rPr>
                <w:sz w:val="18"/>
                <w:szCs w:val="18"/>
              </w:rPr>
            </w:pPr>
            <w:r w:rsidRPr="00D46F7C">
              <w:rPr>
                <w:sz w:val="18"/>
                <w:szCs w:val="18"/>
              </w:rPr>
              <w:t>None</w:t>
            </w:r>
          </w:p>
        </w:tc>
        <w:tc>
          <w:tcPr>
            <w:tcW w:w="0" w:type="auto"/>
          </w:tcPr>
          <w:p w14:paraId="115DCE6E" w14:textId="59CE8F00" w:rsidR="00274FDF" w:rsidRPr="00D46F7C" w:rsidRDefault="00274FDF" w:rsidP="00B9614A">
            <w:pPr>
              <w:rPr>
                <w:sz w:val="18"/>
                <w:szCs w:val="18"/>
              </w:rPr>
            </w:pPr>
            <w:proofErr w:type="spellStart"/>
            <w:r w:rsidRPr="00D46F7C">
              <w:rPr>
                <w:sz w:val="18"/>
                <w:szCs w:val="18"/>
              </w:rPr>
              <w:t>treebag</w:t>
            </w:r>
            <w:proofErr w:type="spellEnd"/>
            <w:r>
              <w:rPr>
                <w:sz w:val="18"/>
                <w:szCs w:val="18"/>
              </w:rPr>
              <w:t xml:space="preserve"> </w:t>
            </w:r>
            <w:r>
              <w:rPr>
                <w:sz w:val="18"/>
                <w:szCs w:val="18"/>
              </w:rPr>
              <w:fldChar w:fldCharType="begin"/>
            </w:r>
            <w:r>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Pr>
                <w:sz w:val="18"/>
                <w:szCs w:val="18"/>
              </w:rPr>
              <w:fldChar w:fldCharType="separate"/>
            </w:r>
            <w:r>
              <w:rPr>
                <w:noProof/>
                <w:sz w:val="18"/>
                <w:szCs w:val="18"/>
              </w:rPr>
              <w:t>(Peters et al. 2023; Wickham 2023; Meyer et al. 2023)</w:t>
            </w:r>
            <w:r>
              <w:rPr>
                <w:sz w:val="18"/>
                <w:szCs w:val="18"/>
              </w:rPr>
              <w:fldChar w:fldCharType="end"/>
            </w:r>
          </w:p>
        </w:tc>
      </w:tr>
      <w:tr w:rsidR="00274FDF" w:rsidRPr="00D46F7C" w14:paraId="4252498D" w14:textId="77777777" w:rsidTr="00274FDF">
        <w:tc>
          <w:tcPr>
            <w:tcW w:w="0" w:type="auto"/>
          </w:tcPr>
          <w:p w14:paraId="5E7CF639" w14:textId="31E22875" w:rsidR="00274FDF" w:rsidRPr="00D46F7C" w:rsidRDefault="00274FDF" w:rsidP="00B9614A">
            <w:pPr>
              <w:rPr>
                <w:sz w:val="18"/>
                <w:szCs w:val="18"/>
              </w:rPr>
            </w:pPr>
            <w:r>
              <w:rPr>
                <w:sz w:val="18"/>
                <w:szCs w:val="18"/>
              </w:rPr>
              <w:t>Stochastic gradient boosting</w:t>
            </w:r>
          </w:p>
        </w:tc>
        <w:tc>
          <w:tcPr>
            <w:tcW w:w="0" w:type="auto"/>
          </w:tcPr>
          <w:p w14:paraId="5037667B" w14:textId="6D70444C" w:rsidR="00274FDF" w:rsidRDefault="00274FDF" w:rsidP="00B9614A">
            <w:pPr>
              <w:rPr>
                <w:sz w:val="18"/>
                <w:szCs w:val="18"/>
              </w:rPr>
            </w:pPr>
            <w:r>
              <w:rPr>
                <w:sz w:val="18"/>
                <w:szCs w:val="18"/>
              </w:rPr>
              <w:t># Boosting iterations: (50, 500)</w:t>
            </w:r>
          </w:p>
          <w:p w14:paraId="770F2F02" w14:textId="1B13AF55" w:rsidR="00274FDF" w:rsidRDefault="00274FDF" w:rsidP="00B9614A">
            <w:pPr>
              <w:rPr>
                <w:sz w:val="18"/>
                <w:szCs w:val="18"/>
              </w:rPr>
            </w:pPr>
            <w:r>
              <w:rPr>
                <w:sz w:val="18"/>
                <w:szCs w:val="18"/>
              </w:rPr>
              <w:t>Max. tree depth: 1</w:t>
            </w:r>
          </w:p>
          <w:p w14:paraId="1D482C3C" w14:textId="6AA9D19A" w:rsidR="00274FDF" w:rsidRPr="00860688" w:rsidRDefault="00274FDF" w:rsidP="00B9614A">
            <w:pPr>
              <w:rPr>
                <w:sz w:val="18"/>
                <w:szCs w:val="18"/>
              </w:rPr>
            </w:pPr>
            <w:r>
              <w:rPr>
                <w:sz w:val="18"/>
                <w:szCs w:val="18"/>
              </w:rPr>
              <w:t>Shrinkage: (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3</w:t>
            </w:r>
            <w:r>
              <w:rPr>
                <w:rFonts w:eastAsiaTheme="minorEastAsia"/>
                <w:sz w:val="18"/>
                <w:szCs w:val="18"/>
              </w:rPr>
              <w:t xml:space="preserve">, </w:t>
            </w:r>
            <w:r>
              <w:rPr>
                <w:sz w:val="18"/>
                <w:szCs w:val="18"/>
              </w:rPr>
              <w:t>5</w:t>
            </w:r>
            <m:oMath>
              <m:r>
                <w:rPr>
                  <w:rFonts w:ascii="Cambria Math" w:hAnsi="Cambria Math"/>
                  <w:sz w:val="18"/>
                  <w:szCs w:val="18"/>
                </w:rPr>
                <m:t>×</m:t>
              </m:r>
            </m:oMath>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2</w:t>
            </w:r>
            <w:r>
              <w:rPr>
                <w:rFonts w:eastAsiaTheme="minorEastAsia"/>
                <w:sz w:val="18"/>
                <w:szCs w:val="18"/>
              </w:rPr>
              <w:t>)</w:t>
            </w:r>
          </w:p>
          <w:p w14:paraId="1A8B85C2" w14:textId="417397D9" w:rsidR="00274FDF" w:rsidRPr="00D46F7C" w:rsidRDefault="00274FDF" w:rsidP="00B9614A">
            <w:pPr>
              <w:rPr>
                <w:sz w:val="18"/>
                <w:szCs w:val="18"/>
              </w:rPr>
            </w:pPr>
            <w:r>
              <w:rPr>
                <w:sz w:val="18"/>
                <w:szCs w:val="18"/>
              </w:rPr>
              <w:t>Min. terminal node size: 10</w:t>
            </w:r>
          </w:p>
        </w:tc>
        <w:tc>
          <w:tcPr>
            <w:tcW w:w="0" w:type="auto"/>
          </w:tcPr>
          <w:p w14:paraId="75972423" w14:textId="595E5346" w:rsidR="00274FDF" w:rsidRPr="00D46F7C" w:rsidRDefault="00274FDF" w:rsidP="00B9614A">
            <w:pPr>
              <w:rPr>
                <w:sz w:val="18"/>
                <w:szCs w:val="18"/>
              </w:rPr>
            </w:pPr>
            <w:proofErr w:type="spellStart"/>
            <w:r>
              <w:rPr>
                <w:sz w:val="18"/>
                <w:szCs w:val="18"/>
              </w:rPr>
              <w:t>g</w:t>
            </w:r>
            <w:r w:rsidRPr="00D46F7C">
              <w:rPr>
                <w:sz w:val="18"/>
                <w:szCs w:val="18"/>
              </w:rPr>
              <w:t>bm</w:t>
            </w:r>
            <w:proofErr w:type="spellEnd"/>
            <w:r>
              <w:rPr>
                <w:sz w:val="18"/>
                <w:szCs w:val="18"/>
              </w:rPr>
              <w:t xml:space="preserve"> </w:t>
            </w:r>
            <w:r>
              <w:rPr>
                <w:sz w:val="18"/>
                <w:szCs w:val="18"/>
              </w:rPr>
              <w:fldChar w:fldCharType="begin"/>
            </w:r>
            <w:r>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Pr>
                <w:sz w:val="18"/>
                <w:szCs w:val="18"/>
              </w:rPr>
              <w:fldChar w:fldCharType="separate"/>
            </w:r>
            <w:r>
              <w:rPr>
                <w:noProof/>
                <w:sz w:val="18"/>
                <w:szCs w:val="18"/>
              </w:rPr>
              <w:t>(Greenwell et al. 2022; Wickham 2023)</w:t>
            </w:r>
            <w:r>
              <w:rPr>
                <w:sz w:val="18"/>
                <w:szCs w:val="18"/>
              </w:rPr>
              <w:fldChar w:fldCharType="end"/>
            </w:r>
          </w:p>
        </w:tc>
      </w:tr>
      <w:tr w:rsidR="00274FDF" w:rsidRPr="00D46F7C" w14:paraId="6542A142" w14:textId="77777777" w:rsidTr="00274FDF">
        <w:tc>
          <w:tcPr>
            <w:tcW w:w="0" w:type="auto"/>
          </w:tcPr>
          <w:p w14:paraId="69DC8335" w14:textId="77777777" w:rsidR="00274FDF" w:rsidRPr="00D46F7C" w:rsidRDefault="00274FDF" w:rsidP="00B9614A">
            <w:pPr>
              <w:rPr>
                <w:sz w:val="18"/>
                <w:szCs w:val="18"/>
              </w:rPr>
            </w:pPr>
            <w:r w:rsidRPr="00D46F7C">
              <w:rPr>
                <w:sz w:val="18"/>
                <w:szCs w:val="18"/>
              </w:rPr>
              <w:t>Random forest</w:t>
            </w:r>
          </w:p>
        </w:tc>
        <w:tc>
          <w:tcPr>
            <w:tcW w:w="0" w:type="auto"/>
          </w:tcPr>
          <w:p w14:paraId="51A43C04" w14:textId="284F1005" w:rsidR="00274FDF" w:rsidRDefault="00274FDF" w:rsidP="00B9614A">
            <w:pPr>
              <w:rPr>
                <w:sz w:val="18"/>
                <w:szCs w:val="18"/>
              </w:rPr>
            </w:pPr>
            <w:r>
              <w:rPr>
                <w:sz w:val="18"/>
                <w:szCs w:val="18"/>
              </w:rPr>
              <w:t># Randomly selected predictors: (1, # of variables)</w:t>
            </w:r>
          </w:p>
          <w:p w14:paraId="513E6470" w14:textId="4D3CBDF8" w:rsidR="00274FDF" w:rsidRDefault="00274FDF" w:rsidP="00B9614A">
            <w:pPr>
              <w:rPr>
                <w:sz w:val="18"/>
                <w:szCs w:val="18"/>
              </w:rPr>
            </w:pPr>
            <w:r>
              <w:rPr>
                <w:sz w:val="18"/>
                <w:szCs w:val="18"/>
              </w:rPr>
              <w:t>Splitting rule: Gini impurity, extremely randomized</w:t>
            </w:r>
          </w:p>
          <w:p w14:paraId="31FE48D8" w14:textId="3563665A" w:rsidR="00274FDF" w:rsidRPr="00D46F7C" w:rsidRDefault="00274FDF" w:rsidP="00B9614A">
            <w:pPr>
              <w:rPr>
                <w:sz w:val="18"/>
                <w:szCs w:val="18"/>
              </w:rPr>
            </w:pPr>
            <w:r>
              <w:rPr>
                <w:sz w:val="18"/>
                <w:szCs w:val="18"/>
              </w:rPr>
              <w:t>Min. node size: (1, 5)</w:t>
            </w:r>
          </w:p>
        </w:tc>
        <w:tc>
          <w:tcPr>
            <w:tcW w:w="0" w:type="auto"/>
          </w:tcPr>
          <w:p w14:paraId="033D646F" w14:textId="768CC635" w:rsidR="00274FDF" w:rsidRPr="00D46F7C" w:rsidRDefault="00274FDF" w:rsidP="00B9614A">
            <w:pPr>
              <w:rPr>
                <w:sz w:val="18"/>
                <w:szCs w:val="18"/>
              </w:rPr>
            </w:pPr>
            <w:r w:rsidRPr="00D46F7C">
              <w:rPr>
                <w:sz w:val="18"/>
                <w:szCs w:val="18"/>
              </w:rPr>
              <w:t>ranger</w:t>
            </w:r>
            <w:r>
              <w:rPr>
                <w:sz w:val="18"/>
                <w:szCs w:val="18"/>
              </w:rPr>
              <w:t xml:space="preserve"> </w:t>
            </w:r>
            <w:r>
              <w:rPr>
                <w:sz w:val="18"/>
                <w:szCs w:val="18"/>
              </w:rPr>
              <w:fldChar w:fldCharType="begin"/>
            </w:r>
            <w:r>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Pr>
                <w:sz w:val="18"/>
                <w:szCs w:val="18"/>
              </w:rPr>
              <w:fldChar w:fldCharType="separate"/>
            </w:r>
            <w:r>
              <w:rPr>
                <w:noProof/>
                <w:sz w:val="18"/>
                <w:szCs w:val="18"/>
              </w:rPr>
              <w:t>(Meyer et al. 2023; Greenwell et al. 2022; Wickham et al. 2023)</w:t>
            </w:r>
            <w:r>
              <w:rPr>
                <w:sz w:val="18"/>
                <w:szCs w:val="18"/>
              </w:rPr>
              <w:fldChar w:fldCharType="end"/>
            </w:r>
          </w:p>
        </w:tc>
      </w:tr>
      <w:tr w:rsidR="00274FDF" w:rsidRPr="00D46F7C" w14:paraId="3E1616B5" w14:textId="77777777" w:rsidTr="00274FDF">
        <w:tc>
          <w:tcPr>
            <w:tcW w:w="0" w:type="auto"/>
          </w:tcPr>
          <w:p w14:paraId="48313DE4" w14:textId="77777777" w:rsidR="00274FDF" w:rsidRPr="00D46F7C" w:rsidRDefault="00274FDF" w:rsidP="00B9614A">
            <w:pPr>
              <w:rPr>
                <w:sz w:val="18"/>
                <w:szCs w:val="18"/>
              </w:rPr>
            </w:pPr>
            <w:r w:rsidRPr="00D46F7C">
              <w:rPr>
                <w:sz w:val="18"/>
                <w:szCs w:val="18"/>
              </w:rPr>
              <w:t>Single layer neural network</w:t>
            </w:r>
          </w:p>
        </w:tc>
        <w:tc>
          <w:tcPr>
            <w:tcW w:w="0" w:type="auto"/>
          </w:tcPr>
          <w:p w14:paraId="0E35AFC5" w14:textId="6C9681E4" w:rsidR="00274FDF" w:rsidRDefault="00274FDF" w:rsidP="00B9614A">
            <w:pPr>
              <w:rPr>
                <w:sz w:val="18"/>
                <w:szCs w:val="18"/>
              </w:rPr>
            </w:pPr>
            <w:r>
              <w:rPr>
                <w:sz w:val="18"/>
                <w:szCs w:val="18"/>
              </w:rPr>
              <w:t xml:space="preserve"># Hidden units: </w:t>
            </w:r>
            <w:r>
              <w:rPr>
                <w:sz w:val="18"/>
                <w:szCs w:val="18"/>
              </w:rPr>
              <w:t>(1, # of variables)</w:t>
            </w:r>
          </w:p>
          <w:p w14:paraId="009075CA" w14:textId="3A576982" w:rsidR="00274FDF" w:rsidRPr="000D6134" w:rsidRDefault="00274FDF" w:rsidP="00B9614A">
            <w:pPr>
              <w:rPr>
                <w:sz w:val="18"/>
                <w:szCs w:val="18"/>
              </w:rPr>
            </w:pPr>
            <w:r>
              <w:rPr>
                <w:sz w:val="18"/>
                <w:szCs w:val="18"/>
              </w:rPr>
              <w:t>Weight decay: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7</w:t>
            </w:r>
            <w:r>
              <w:rPr>
                <w:rFonts w:eastAsiaTheme="minorEastAsia"/>
                <w:sz w:val="18"/>
                <w:szCs w:val="18"/>
              </w:rPr>
              <w:t xml:space="preserve">, </w:t>
            </w:r>
            <w:r>
              <w:rPr>
                <w:rFonts w:eastAsiaTheme="minorEastAsia"/>
                <w:sz w:val="18"/>
                <w:szCs w:val="18"/>
              </w:rPr>
              <w:t>10</w:t>
            </w:r>
            <w:r w:rsidRPr="00860688">
              <w:rPr>
                <w:rFonts w:eastAsiaTheme="minorEastAsia"/>
                <w:sz w:val="18"/>
                <w:szCs w:val="18"/>
                <w:vertAlign w:val="superscript"/>
              </w:rPr>
              <w:t>-</w:t>
            </w:r>
            <w:r>
              <w:rPr>
                <w:rFonts w:eastAsiaTheme="minorEastAsia"/>
                <w:sz w:val="18"/>
                <w:szCs w:val="18"/>
                <w:vertAlign w:val="superscript"/>
              </w:rPr>
              <w:t>1</w:t>
            </w:r>
            <w:r>
              <w:rPr>
                <w:rFonts w:eastAsiaTheme="minorEastAsia"/>
                <w:sz w:val="18"/>
                <w:szCs w:val="18"/>
              </w:rPr>
              <w:t>)</w:t>
            </w:r>
          </w:p>
        </w:tc>
        <w:tc>
          <w:tcPr>
            <w:tcW w:w="0" w:type="auto"/>
          </w:tcPr>
          <w:p w14:paraId="41037E6E" w14:textId="401FC41D" w:rsidR="00274FDF" w:rsidRPr="00D46F7C" w:rsidRDefault="00274FDF" w:rsidP="00B9614A">
            <w:pPr>
              <w:rPr>
                <w:sz w:val="18"/>
                <w:szCs w:val="18"/>
              </w:rPr>
            </w:pPr>
            <w:proofErr w:type="spellStart"/>
            <w:r w:rsidRPr="00D46F7C">
              <w:rPr>
                <w:sz w:val="18"/>
                <w:szCs w:val="18"/>
              </w:rPr>
              <w:t>nnet</w:t>
            </w:r>
            <w:proofErr w:type="spellEnd"/>
            <w:r>
              <w:rPr>
                <w:sz w:val="18"/>
                <w:szCs w:val="18"/>
              </w:rPr>
              <w:t xml:space="preserve"> </w:t>
            </w:r>
            <w:r>
              <w:rPr>
                <w:sz w:val="18"/>
                <w:szCs w:val="18"/>
              </w:rPr>
              <w:fldChar w:fldCharType="begin"/>
            </w:r>
            <w:r>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Pr>
                <w:sz w:val="18"/>
                <w:szCs w:val="18"/>
              </w:rPr>
              <w:fldChar w:fldCharType="separate"/>
            </w:r>
            <w:r>
              <w:rPr>
                <w:noProof/>
                <w:sz w:val="18"/>
                <w:szCs w:val="18"/>
              </w:rPr>
              <w:t>(Ripley and Venables 2023)</w:t>
            </w:r>
            <w:r>
              <w:rPr>
                <w:sz w:val="18"/>
                <w:szCs w:val="18"/>
              </w:rPr>
              <w:fldChar w:fldCharType="end"/>
            </w:r>
          </w:p>
        </w:tc>
      </w:tr>
    </w:tbl>
    <w:p w14:paraId="45912AF5" w14:textId="7FB5FB55" w:rsidR="00987E42" w:rsidRDefault="004D224D" w:rsidP="005C0AEB">
      <w:pPr>
        <w:spacing w:before="240"/>
      </w:pPr>
      <w:r>
        <w:t>We employed the following strategies to address the inherent class imbalance</w:t>
      </w:r>
      <w:r w:rsidR="00BF1C71">
        <w:t xml:space="preserve"> in the RECS data set</w:t>
      </w:r>
      <w:r>
        <w:t xml:space="preserve">: 1) stratified sampling 2) fewer cross-validation folds 3) class weights </w:t>
      </w:r>
      <w:r w:rsidR="00987E42">
        <w:t xml:space="preserve">4) </w:t>
      </w:r>
      <w:r>
        <w:t xml:space="preserve">sub-sampling </w:t>
      </w:r>
      <w:r w:rsidR="00987E42">
        <w:t>5</w:t>
      </w:r>
      <w:r>
        <w:t xml:space="preserve">) </w:t>
      </w:r>
      <w:r w:rsidR="00BF1C71">
        <w:t xml:space="preserve">appropriate </w:t>
      </w:r>
      <w:r>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t>illness</w:t>
      </w:r>
      <w:r>
        <w:t xml:space="preserve">. This way each subset maintained the same proportion of the dependent variable as the original data. In other words, we did not want any cross-validation folds to end up with no cases of temperature-related </w:t>
      </w:r>
      <w:r w:rsidR="0025514A">
        <w:t>illness</w:t>
      </w:r>
      <w:r>
        <w:t xml:space="preserve">. </w:t>
      </w:r>
      <w:r w:rsidR="00B54978">
        <w:t xml:space="preserve">We also set 5 folds versus the common practice of 10 folds for cross-validation. This allowed us to hold more observations of temperature-related </w:t>
      </w:r>
      <w:r w:rsidR="0025514A">
        <w:t xml:space="preserve">illness </w:t>
      </w:r>
      <w:r w:rsidR="00B54978">
        <w:t xml:space="preserve">for the validation set when tuning hyperparameters. </w:t>
      </w:r>
      <w:r w:rsidR="00987E42">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t>ajority</w:t>
      </w:r>
      <w:r w:rsidR="00987E42">
        <w:t xml:space="preserve"> class and synthesize new data points in the minority class. SMOTE draws artificial samples by choosing points on the line connecting minority class observations to its nearest neighbors in the feature space</w:t>
      </w:r>
      <w:r w:rsidR="00BF1C71">
        <w:t xml:space="preserve"> </w:t>
      </w:r>
      <w:r w:rsidR="00BF1C71">
        <w:fldChar w:fldCharType="begin"/>
      </w:r>
      <w:r w:rsidR="00BF1C7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fldChar w:fldCharType="separate"/>
      </w:r>
      <w:r w:rsidR="00BF1C71">
        <w:rPr>
          <w:noProof/>
        </w:rPr>
        <w:t>(Fernandez et al. 2018)</w:t>
      </w:r>
      <w:r w:rsidR="00BF1C71">
        <w:fldChar w:fldCharType="end"/>
      </w:r>
      <w:r w:rsidR="00987E42">
        <w:t>. ROSE uses smoothed bootstrapping to draw artificial samples from the feature space neighborhood around the minority class</w:t>
      </w:r>
      <w:r w:rsidR="00BE7B24">
        <w:t xml:space="preserve"> </w:t>
      </w:r>
      <w:r w:rsidR="00BE7B24">
        <w:fldChar w:fldCharType="begin"/>
      </w:r>
      <w:r w:rsidR="00BE7B24">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fldChar w:fldCharType="separate"/>
      </w:r>
      <w:r w:rsidR="00BE7B24">
        <w:rPr>
          <w:noProof/>
        </w:rPr>
        <w:t>(Menardi and Torelli 2014)</w:t>
      </w:r>
      <w:r w:rsidR="00BE7B24">
        <w:fldChar w:fldCharType="end"/>
      </w:r>
      <w:r w:rsidR="00987E42">
        <w:t xml:space="preserve">. </w:t>
      </w:r>
    </w:p>
    <w:p w14:paraId="1B18A7FB" w14:textId="1453CCC4" w:rsidR="00503986" w:rsidRDefault="005D1769" w:rsidP="000F6D02">
      <w:pPr>
        <w:spacing w:before="240"/>
      </w:pPr>
      <w:r>
        <w:t>Finally, we considered the class imbalance in our choice of performance metric.</w:t>
      </w:r>
      <w:r w:rsidR="003E6672">
        <w:t xml:space="preserve"> As illustrated earlier, the model’s overall accuracy (ratio of correct classifications to total observations) </w:t>
      </w:r>
      <w:r w:rsidR="000F6D02">
        <w:t xml:space="preserve">can be biased for imbalanced classes. </w:t>
      </w:r>
      <w:r>
        <w:t>The routine choice for binary classification problems is the</w:t>
      </w:r>
      <w:r>
        <w:t xml:space="preserve"> Receiver Operating Characteristic (ROC) curve</w:t>
      </w:r>
      <w:r w:rsidR="00791EC2">
        <w:t xml:space="preserve">. To understand this metric, we define a positive and negative class – the two outcomes of the predictive model. </w:t>
      </w:r>
      <w:r w:rsidR="00503986">
        <w:t>In our</w:t>
      </w:r>
      <w:r w:rsidR="00791EC2">
        <w:t xml:space="preserve"> imbalanced data set, the positive class is the minority </w:t>
      </w:r>
      <w:proofErr w:type="gramStart"/>
      <w:r w:rsidR="00791EC2">
        <w:t>class</w:t>
      </w:r>
      <w:proofErr w:type="gramEnd"/>
      <w:r w:rsidR="00791EC2">
        <w:t xml:space="preserve"> and the negative class is the majority class. The ROC curve</w:t>
      </w:r>
      <w:r>
        <w:t xml:space="preserve"> plots the true positive rate</w:t>
      </w:r>
      <w:r w:rsidR="00EE439B">
        <w:t xml:space="preserve">, also called the sensitivity </w:t>
      </w:r>
      <w:r w:rsidR="00EF7959">
        <w:t>(</w:t>
      </w:r>
      <w:r w:rsidR="00EF7959" w:rsidRPr="00EF7959">
        <w:t>True</w:t>
      </w:r>
      <w:r w:rsidR="00E95673">
        <w:t xml:space="preserve"> </w:t>
      </w:r>
      <w:r w:rsidR="00EF7959" w:rsidRPr="00EF7959">
        <w:t>Positives / (True</w:t>
      </w:r>
      <w:r w:rsidR="00E95673">
        <w:t xml:space="preserve"> </w:t>
      </w:r>
      <w:r w:rsidR="00EF7959" w:rsidRPr="00EF7959">
        <w:t>Positives + False Negatives)</w:t>
      </w:r>
      <w:r w:rsidR="00EF7959">
        <w:t>)</w:t>
      </w:r>
      <w:r w:rsidR="00503986">
        <w:t>,</w:t>
      </w:r>
      <w:r>
        <w:t xml:space="preserve"> versus the false positive rate</w:t>
      </w:r>
      <w:r w:rsidR="00EE439B">
        <w:t xml:space="preserve">, </w:t>
      </w:r>
      <w:r w:rsidR="00E95673">
        <w:t>(</w:t>
      </w:r>
      <w:r w:rsidR="00E95673" w:rsidRPr="00E95673">
        <w:t>False</w:t>
      </w:r>
      <w:r w:rsidR="00E95673">
        <w:t xml:space="preserve"> </w:t>
      </w:r>
      <w:r w:rsidR="00E95673" w:rsidRPr="00E95673">
        <w:t>Positives / (False</w:t>
      </w:r>
      <w:r w:rsidR="00E95673">
        <w:t xml:space="preserve"> </w:t>
      </w:r>
      <w:r w:rsidR="00E95673" w:rsidRPr="00E95673">
        <w:t>Positives + True</w:t>
      </w:r>
      <w:r w:rsidR="00E95673">
        <w:t xml:space="preserve"> </w:t>
      </w:r>
      <w:r w:rsidR="00E95673" w:rsidRPr="00E95673">
        <w:t>Negatives)</w:t>
      </w:r>
      <w:r w:rsidR="00E95673">
        <w:t>)</w:t>
      </w:r>
      <w:r w:rsidR="00062DBF">
        <w:t xml:space="preserve"> or 1 – specificity, the true negative </w:t>
      </w:r>
      <w:proofErr w:type="gramStart"/>
      <w:r w:rsidR="00062DBF">
        <w:t xml:space="preserve">rate </w:t>
      </w:r>
      <w:r w:rsidR="00503986">
        <w:t>,</w:t>
      </w:r>
      <w:proofErr w:type="gramEnd"/>
      <w:r w:rsidR="00E95673">
        <w:t xml:space="preserve"> </w:t>
      </w:r>
      <w:r>
        <w:t>with different discrimination thresholds.</w:t>
      </w:r>
      <w:r w:rsidR="00BE7B24">
        <w:t xml:space="preserve"> </w:t>
      </w:r>
      <w:r>
        <w:t>The</w:t>
      </w:r>
      <w:r w:rsidR="00BE7B24">
        <w:t xml:space="preserve"> area under the receiver operator curve</w:t>
      </w:r>
      <w:r>
        <w:t xml:space="preserve"> </w:t>
      </w:r>
      <w:r>
        <w:lastRenderedPageBreak/>
        <w:t xml:space="preserve">summarizes the ROC curve into a single metric that represents the prediction accuracy of the model. </w:t>
      </w:r>
      <w:r>
        <w:t>This metric</w:t>
      </w:r>
      <w:r w:rsidR="005C0AEB">
        <w:t xml:space="preserve"> can be misleading for imbalanced data</w:t>
      </w:r>
      <w:r w:rsidR="00E95673">
        <w:t xml:space="preserve"> because the false positive rate becomes very small when the number of negatives is very large.</w:t>
      </w:r>
      <w:r w:rsidR="00C26EFC">
        <w:t xml:space="preserve"> </w:t>
      </w:r>
      <w:r w:rsidR="00C26EFC">
        <w:fldChar w:fldCharType="begin"/>
      </w:r>
      <w:r>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fldChar w:fldCharType="separate"/>
      </w:r>
      <w:r>
        <w:rPr>
          <w:noProof/>
        </w:rPr>
        <w:t>(Davis and Goadrich 2006; Fawcett 2006)</w:t>
      </w:r>
      <w:r w:rsidR="00C26EFC">
        <w:fldChar w:fldCharType="end"/>
      </w:r>
      <w:r>
        <w:t xml:space="preserve">. The Precision-Recall </w:t>
      </w:r>
      <w:r w:rsidR="00EF7959">
        <w:t xml:space="preserve">(PR) </w:t>
      </w:r>
      <w:r>
        <w:t xml:space="preserve">curve, on the other hand, plots the </w:t>
      </w:r>
      <w:r w:rsidR="00EC4798">
        <w:t>precision, defined as the number of correct positive predictions divided by the total number of positive predictions</w:t>
      </w:r>
      <w:r w:rsidR="00E95673">
        <w:t xml:space="preserve"> (</w:t>
      </w:r>
      <w:r w:rsidR="00E95673" w:rsidRPr="00E95673">
        <w:t>True</w:t>
      </w:r>
      <w:r w:rsidR="009305C1">
        <w:t xml:space="preserve"> </w:t>
      </w:r>
      <w:r w:rsidR="00E95673" w:rsidRPr="00E95673">
        <w:t>Positives / (True</w:t>
      </w:r>
      <w:r w:rsidR="009305C1">
        <w:t xml:space="preserve"> </w:t>
      </w:r>
      <w:r w:rsidR="00E95673" w:rsidRPr="00E95673">
        <w:t>Positives + False</w:t>
      </w:r>
      <w:r w:rsidR="009305C1">
        <w:t xml:space="preserve"> </w:t>
      </w:r>
      <w:r w:rsidR="00E95673" w:rsidRPr="00E95673">
        <w:t>Positives</w:t>
      </w:r>
      <w:r w:rsidR="00E95673">
        <w:t>)</w:t>
      </w:r>
      <w:r w:rsidR="00E95673" w:rsidRPr="00E95673">
        <w:t>)</w:t>
      </w:r>
      <w:r w:rsidR="009305C1">
        <w:t xml:space="preserve"> by the</w:t>
      </w:r>
      <w:r w:rsidR="00EC4798">
        <w:t xml:space="preserve"> </w:t>
      </w:r>
      <w:r w:rsidR="009305C1">
        <w:t>r</w:t>
      </w:r>
      <w:r w:rsidR="00EC4798">
        <w:t>ecall</w:t>
      </w:r>
      <w:r w:rsidR="009305C1">
        <w:t>, which</w:t>
      </w:r>
      <w:r w:rsidR="00EC4798">
        <w:t xml:space="preserve"> quantifies that number of correct positive predictions by total number of positives</w:t>
      </w:r>
      <w:r w:rsidR="009305C1">
        <w:t xml:space="preserve"> (</w:t>
      </w:r>
      <w:r w:rsidR="009305C1" w:rsidRPr="009305C1">
        <w:t>True</w:t>
      </w:r>
      <w:r w:rsidR="009305C1">
        <w:t xml:space="preserve"> </w:t>
      </w:r>
      <w:r w:rsidR="009305C1" w:rsidRPr="009305C1">
        <w:t>Positives / (True</w:t>
      </w:r>
      <w:r w:rsidR="009305C1">
        <w:t xml:space="preserve"> </w:t>
      </w:r>
      <w:r w:rsidR="009305C1" w:rsidRPr="009305C1">
        <w:t>Positives + False</w:t>
      </w:r>
      <w:r w:rsidR="009305C1">
        <w:t xml:space="preserve"> </w:t>
      </w:r>
      <w:r w:rsidR="009305C1" w:rsidRPr="009305C1">
        <w:t>Negatives)</w:t>
      </w:r>
      <w:r w:rsidR="009305C1">
        <w:t>)</w:t>
      </w:r>
      <w:r w:rsidR="00EC4798">
        <w:t xml:space="preserve"> i.e. the same as the true positive rate in the ROC curve. </w:t>
      </w:r>
    </w:p>
    <w:p w14:paraId="1579F0D7" w14:textId="2D26D3AF" w:rsidR="00503986" w:rsidRDefault="00EF7959" w:rsidP="006E4BA2">
      <w:pPr>
        <w:spacing w:before="240"/>
      </w:pPr>
      <w:r>
        <w:t xml:space="preserve">The PR curve is better suited for imbalanced data sets because it is not concerned with negative class predictions i.e. the majority class. </w:t>
      </w:r>
      <w:r w:rsidR="00791EC2">
        <w:t>As with the ROC curve, t</w:t>
      </w:r>
      <w:r w:rsidR="009305C1">
        <w:t>he area under the PR curve</w:t>
      </w:r>
      <w:r w:rsidR="00BE7B24">
        <w:t xml:space="preserve"> </w:t>
      </w:r>
      <w:r w:rsidR="009305C1">
        <w:t>summarizes the curve into a single metric</w:t>
      </w:r>
      <w:r w:rsidR="00BE7B24">
        <w:t>, which we</w:t>
      </w:r>
      <w:r w:rsidR="009305C1">
        <w:t xml:space="preserve"> use to select the best hyperparameter values</w:t>
      </w:r>
      <w:r w:rsidR="00503986">
        <w:t xml:space="preserve"> during cross-validation</w:t>
      </w:r>
      <w:r w:rsidR="009305C1">
        <w:t xml:space="preserve">. In the test set, </w:t>
      </w:r>
      <w:r w:rsidR="00EE439B">
        <w:t xml:space="preserve">we will evaluate the model </w:t>
      </w:r>
      <w:r w:rsidR="00062DBF">
        <w:t>along</w:t>
      </w:r>
      <w:r w:rsidR="00EE439B">
        <w:t xml:space="preserve"> three performance metrics: 1) balanced accuracy, 2) recall, and 3) precision. Balanced accuracy is defined as the</w:t>
      </w:r>
      <w:r w:rsidR="003E6672">
        <w:t xml:space="preserve"> </w:t>
      </w:r>
      <w:r w:rsidR="003E6672" w:rsidRPr="003E6672">
        <w:t>average accuracy on either class</w:t>
      </w:r>
      <w:r w:rsidR="003E6672">
        <w:t xml:space="preserve"> or in other words the </w:t>
      </w:r>
      <w:r w:rsidR="00EE439B">
        <w:t xml:space="preserve">arithmetic </w:t>
      </w:r>
      <w:proofErr w:type="gramStart"/>
      <w:r w:rsidR="00EE439B">
        <w:t>mean</w:t>
      </w:r>
      <w:proofErr w:type="gramEnd"/>
      <w:r w:rsidR="00EE439B">
        <w:t xml:space="preserve"> of the sensitivity and specificity</w:t>
      </w:r>
      <w:r w:rsidR="003E6672">
        <w:t xml:space="preserve">. </w:t>
      </w:r>
      <w:r w:rsidR="000F6D02">
        <w:t xml:space="preserve">For a naïve model that always predicts the majority class the sensitivity is 0, the specificity is 1, and so the balanced accuracy is 0.5. This serves as a </w:t>
      </w:r>
      <w:r w:rsidR="00503986">
        <w:t>benchmark</w:t>
      </w:r>
      <w:r w:rsidR="000F6D02">
        <w:t xml:space="preserve"> for good model performance. Recall and precision </w:t>
      </w:r>
      <w:r w:rsidR="00503986">
        <w:t xml:space="preserve">are </w:t>
      </w:r>
      <w:r w:rsidR="000F6D02">
        <w:t xml:space="preserve">of interest because of the high-cost of </w:t>
      </w:r>
      <w:r w:rsidR="00503986">
        <w:t xml:space="preserve">not only </w:t>
      </w:r>
      <w:r w:rsidR="000F6D02">
        <w:t xml:space="preserve">temperature-related health hazards </w:t>
      </w:r>
      <w:r w:rsidR="00503986">
        <w:t xml:space="preserve">but also </w:t>
      </w:r>
      <w:r w:rsidR="000F6D02">
        <w:t>preventive measures.</w:t>
      </w:r>
      <w:r w:rsidR="009305C1">
        <w:t xml:space="preserve"> </w:t>
      </w:r>
    </w:p>
    <w:p w14:paraId="18A8A748" w14:textId="38DE6042" w:rsidR="00503986" w:rsidRDefault="00062DBF" w:rsidP="006E4BA2">
      <w:pPr>
        <w:spacing w:before="240"/>
      </w:pPr>
      <w:r>
        <w:t>For statistical analysis, we will use a paired</w:t>
      </w:r>
      <w:r w:rsidR="00503986">
        <w:t xml:space="preserve"> t-test by bootstrap iteration i.e. the same training and test data split to compare models trained with different groups of input features. For results with statistical significance, p &lt; 0.05, we will use Cohen’s d to quantify the effect size. </w:t>
      </w:r>
      <w:r w:rsidR="00503986">
        <w:t xml:space="preserve">We </w:t>
      </w:r>
      <w:r w:rsidR="00503986">
        <w:t xml:space="preserve">will interpret </w:t>
      </w:r>
      <w:r w:rsidR="00503986">
        <w:t xml:space="preserve">Cohen’s d as follows:  0.4 </w:t>
      </w:r>
      <w:r w:rsidR="00503986">
        <w:rPr>
          <w:u w:val="single"/>
        </w:rPr>
        <w:t>&lt;</w:t>
      </w:r>
      <w:r w:rsidR="00503986">
        <w:t xml:space="preserve"> |d| &lt; 1.15 for recommended minimum practical effect, 1.15 &lt; |d| &lt; 2.70 for moderate effect, and |d| &gt; 2.70 for strong effect </w:t>
      </w:r>
      <w:r w:rsidR="00503986">
        <w:fldChar w:fldCharType="begin"/>
      </w:r>
      <w:r w:rsidR="00503986">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fldChar w:fldCharType="separate"/>
      </w:r>
      <w:r w:rsidR="00503986">
        <w:rPr>
          <w:noProof/>
        </w:rPr>
        <w:t>(Ferguson 2009)</w:t>
      </w:r>
      <w:r w:rsidR="00503986">
        <w:fldChar w:fldCharType="end"/>
      </w:r>
      <w:r w:rsidR="00503986">
        <w:t>.</w:t>
      </w:r>
      <w:r w:rsidR="00503986">
        <w:t xml:space="preserve"> </w:t>
      </w:r>
    </w:p>
    <w:p w14:paraId="39CB9080" w14:textId="02191E36" w:rsidR="00D46F7C" w:rsidRDefault="008F3A22" w:rsidP="006E4BA2">
      <w:pPr>
        <w:spacing w:before="240"/>
      </w:pPr>
      <w:r>
        <w:t xml:space="preserve">We used the statistical software R </w:t>
      </w:r>
      <w:r>
        <w:fldChar w:fldCharType="begin"/>
      </w:r>
      <w:r>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fldChar w:fldCharType="separate"/>
      </w:r>
      <w:r>
        <w:t>(R Core Team 2022)</w:t>
      </w:r>
      <w:r>
        <w:fldChar w:fldCharType="end"/>
      </w:r>
      <w:r>
        <w:t xml:space="preserve"> and its associated integrated development environment RStudio </w:t>
      </w:r>
      <w:r>
        <w:fldChar w:fldCharType="begin"/>
      </w:r>
      <w:r>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fldChar w:fldCharType="separate"/>
      </w:r>
      <w:r w:rsidRPr="00590F99">
        <w:t>(RStudio Team 2021)</w:t>
      </w:r>
      <w:r>
        <w:fldChar w:fldCharType="end"/>
      </w:r>
      <w:r>
        <w:t xml:space="preserve"> to build and analyze all machine learning models. In particular, we used the </w:t>
      </w:r>
      <w:proofErr w:type="spellStart"/>
      <w:r>
        <w:t>tidyverse</w:t>
      </w:r>
      <w:proofErr w:type="spellEnd"/>
      <w:r>
        <w:t xml:space="preserve"> package </w:t>
      </w:r>
      <w:r>
        <w:fldChar w:fldCharType="begin"/>
      </w:r>
      <w:r>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fldChar w:fldCharType="separate"/>
      </w:r>
      <w:r>
        <w:t>(Wickham and RStudio 2023)</w:t>
      </w:r>
      <w:r>
        <w:fldChar w:fldCharType="end"/>
      </w:r>
      <w:r>
        <w:t xml:space="preserve"> for reading, manipulating, and visualizing data and the caret package </w:t>
      </w:r>
      <w:r>
        <w:fldChar w:fldCharType="begin"/>
      </w:r>
      <w:r>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fldChar w:fldCharType="separate"/>
      </w:r>
      <w:r>
        <w:rPr>
          <w:noProof/>
        </w:rPr>
        <w:t>(Kuhn et al. 2023)</w:t>
      </w:r>
      <w:r>
        <w:fldChar w:fldCharType="end"/>
      </w:r>
      <w:r>
        <w:t xml:space="preserve"> as a wrapper to conduct data pre-processing, resampling, and cross-validation as well as interface with the different machine learning algorithms. </w:t>
      </w:r>
      <w:r>
        <w:fldChar w:fldCharType="begin" w:fldLock="1"/>
      </w:r>
      <w:r>
        <w:instrText xml:space="preserve"> REF _Ref78750459 \h </w:instrText>
      </w:r>
      <w:r>
        <w:fldChar w:fldCharType="separate"/>
      </w:r>
      <w:r>
        <w:fldChar w:fldCharType="end"/>
      </w:r>
      <w:r>
        <w:t xml:space="preserve"> </w:t>
      </w:r>
    </w:p>
    <w:p w14:paraId="43DE9799" w14:textId="34BAD923" w:rsidR="00CB56CD" w:rsidRDefault="00850ADA" w:rsidP="00CB56CD">
      <w:pPr>
        <w:pStyle w:val="Heading1List"/>
      </w:pPr>
      <w:r>
        <w:t>Results</w:t>
      </w:r>
    </w:p>
    <w:p w14:paraId="3B571105" w14:textId="368ED50E" w:rsidR="00F305DE" w:rsidRDefault="00C5281C" w:rsidP="00F305DE">
      <w:pPr>
        <w:pStyle w:val="Heading2List"/>
      </w:pPr>
      <w:r>
        <w:t xml:space="preserve">Prevalence of temperature-related </w:t>
      </w:r>
      <w:r w:rsidR="0025514A">
        <w:t>illness</w:t>
      </w:r>
      <w:r>
        <w:t xml:space="preserve"> in population</w:t>
      </w:r>
    </w:p>
    <w:p w14:paraId="57D66BFC" w14:textId="7CE3D970" w:rsidR="005B5AD3" w:rsidRDefault="00B12A97" w:rsidP="00DC446E">
      <w:r>
        <w:t>First</w:t>
      </w:r>
      <w:r w:rsidR="006E3111">
        <w:t xml:space="preserve">, we estimated the prevalence of temperature-related </w:t>
      </w:r>
      <w:r w:rsidR="0025514A">
        <w:t>illness</w:t>
      </w:r>
      <w:r w:rsidR="006E3111">
        <w:t xml:space="preserve"> in U.S. households.</w:t>
      </w:r>
      <w:r w:rsidR="003118E4">
        <w:t xml:space="preserve"> </w:t>
      </w:r>
      <w:r w:rsidR="00DC446E">
        <w:fldChar w:fldCharType="begin"/>
      </w:r>
      <w:r w:rsidR="00DC446E">
        <w:instrText xml:space="preserve"> REF _Ref151995135 \h </w:instrText>
      </w:r>
      <w:r w:rsidR="00DC446E">
        <w:fldChar w:fldCharType="separate"/>
      </w:r>
      <w:r w:rsidR="00DC446E">
        <w:t xml:space="preserve">Figure </w:t>
      </w:r>
      <w:r w:rsidR="00DC446E">
        <w:rPr>
          <w:noProof/>
        </w:rPr>
        <w:t>1</w:t>
      </w:r>
      <w:r w:rsidR="00DC446E">
        <w:fldChar w:fldCharType="end"/>
      </w:r>
      <w:r w:rsidR="00DC446E">
        <w:t xml:space="preserve"> </w:t>
      </w:r>
      <w:r w:rsidR="0035210F">
        <w:t xml:space="preserve">compares the estimated number of households affected by heat-related, cold-related, or any temperature-related </w:t>
      </w:r>
      <w:r w:rsidR="0025514A">
        <w:t>illness</w:t>
      </w:r>
      <w:r w:rsidR="00DC446E">
        <w:t xml:space="preserve"> in 2015 and 2020</w:t>
      </w:r>
      <w:r w:rsidR="0035210F">
        <w:t xml:space="preserve">. </w:t>
      </w:r>
      <w:r w:rsidR="000A728F">
        <w:t>Like</w:t>
      </w:r>
      <w:r w:rsidR="003118E4">
        <w:t xml:space="preserve"> the global and national trends discussed in Section </w:t>
      </w:r>
      <w:r w:rsidR="003118E4">
        <w:fldChar w:fldCharType="begin"/>
      </w:r>
      <w:r w:rsidR="003118E4">
        <w:instrText xml:space="preserve"> REF _Ref151832870 \r \h </w:instrText>
      </w:r>
      <w:r w:rsidR="003118E4">
        <w:fldChar w:fldCharType="separate"/>
      </w:r>
      <w:r w:rsidR="003118E4">
        <w:t>1.1</w:t>
      </w:r>
      <w:r w:rsidR="003118E4">
        <w:fldChar w:fldCharType="end"/>
      </w:r>
      <w:r w:rsidR="003118E4">
        <w:t>,</w:t>
      </w:r>
      <w:r w:rsidR="000A728F">
        <w:t xml:space="preserve"> </w:t>
      </w:r>
      <w:r w:rsidR="0061373A">
        <w:t xml:space="preserve">we </w:t>
      </w:r>
      <w:r>
        <w:t>f</w:t>
      </w:r>
      <w:r w:rsidR="00423555">
        <w:t>ind</w:t>
      </w:r>
      <w:r w:rsidR="0061373A">
        <w:t xml:space="preserve"> that cold-related </w:t>
      </w:r>
      <w:r w:rsidR="00D30AB4">
        <w:t xml:space="preserve">hazards </w:t>
      </w:r>
      <w:r>
        <w:t>were</w:t>
      </w:r>
      <w:r w:rsidR="00D30AB4">
        <w:t xml:space="preserve"> more</w:t>
      </w:r>
      <w:r w:rsidR="0061373A">
        <w:t xml:space="preserve"> prevalent than heat-related</w:t>
      </w:r>
      <w:r w:rsidR="00D30AB4">
        <w:t xml:space="preserve"> ones</w:t>
      </w:r>
      <w:r w:rsidR="0061373A">
        <w:t xml:space="preserve">. While overall the number of households with any temperature-related </w:t>
      </w:r>
      <w:r w:rsidR="0025514A">
        <w:t>illness</w:t>
      </w:r>
      <w:r w:rsidR="0061373A">
        <w:t xml:space="preserve"> represents less than 1% of the total population, </w:t>
      </w:r>
      <w:r>
        <w:t xml:space="preserve">this </w:t>
      </w:r>
      <w:r w:rsidR="00DC446E">
        <w:t>still means that</w:t>
      </w:r>
      <w:r>
        <w:t xml:space="preserve"> nearly</w:t>
      </w:r>
      <w:r w:rsidR="0061373A">
        <w:t xml:space="preserve"> 2 million households are impacted annually</w:t>
      </w:r>
      <w:r w:rsidR="00FB5078">
        <w:t xml:space="preserve"> in the </w:t>
      </w:r>
      <w:r w:rsidR="00FB5078">
        <w:lastRenderedPageBreak/>
        <w:t>United States</w:t>
      </w:r>
      <w:r w:rsidR="0061373A">
        <w:t>.</w:t>
      </w:r>
      <w:bookmarkStart w:id="7" w:name="_Ref151828826"/>
      <w:r w:rsidR="00DC446E">
        <w:t xml:space="preserve"> </w:t>
      </w:r>
      <w:r w:rsidR="00DC446E">
        <w:rPr>
          <w:noProof/>
        </w:rPr>
        <w:drawing>
          <wp:inline distT="0" distB="0" distL="0" distR="0" wp14:anchorId="1FD3D6D4" wp14:editId="71109D59">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p>
    <w:p w14:paraId="1CF518B3" w14:textId="15DA31AA" w:rsidR="00D30AB4" w:rsidRDefault="005B5AD3" w:rsidP="00D30AB4">
      <w:pPr>
        <w:pStyle w:val="Figurecaption"/>
      </w:pPr>
      <w:bookmarkStart w:id="8" w:name="_Ref151995135"/>
      <w:r>
        <w:t xml:space="preserve">Figure </w:t>
      </w:r>
      <w:r>
        <w:fldChar w:fldCharType="begin"/>
      </w:r>
      <w:r>
        <w:instrText xml:space="preserve"> SEQ Figure \* ARABIC </w:instrText>
      </w:r>
      <w:r>
        <w:fldChar w:fldCharType="separate"/>
      </w:r>
      <w:r w:rsidR="00A21CA9">
        <w:rPr>
          <w:noProof/>
        </w:rPr>
        <w:t>1</w:t>
      </w:r>
      <w:r>
        <w:fldChar w:fldCharType="end"/>
      </w:r>
      <w:bookmarkEnd w:id="7"/>
      <w:bookmarkEnd w:id="8"/>
      <w:r>
        <w:t xml:space="preserve">: </w:t>
      </w:r>
      <w:r w:rsidR="0035210F">
        <w:t>Prevalence of temperature-related</w:t>
      </w:r>
      <w:r w:rsidR="0025514A">
        <w:t xml:space="preserve"> illness</w:t>
      </w:r>
      <w:r w:rsidR="0035210F">
        <w:t xml:space="preserve"> in U.S. households based on the 2015 and 2020 Residential Energy Consumption Survey conducted by the U.S. Energy Information Administration. </w:t>
      </w:r>
      <w:r w:rsidR="00D30AB4">
        <w:t>We calculated p</w:t>
      </w:r>
      <w:r w:rsidR="003118E4">
        <w:t xml:space="preserve">opulation estimates and standard errors </w:t>
      </w:r>
      <w:r w:rsidR="00D30AB4">
        <w:t xml:space="preserve">from sample weights and replicate weights </w:t>
      </w:r>
      <w:r w:rsidR="003118E4">
        <w:t>as recommended by the EIA</w:t>
      </w:r>
      <w:r w:rsidR="0035210F">
        <w:t xml:space="preserve"> </w:t>
      </w:r>
      <w:r w:rsidR="0035210F">
        <w:fldChar w:fldCharType="begin"/>
      </w:r>
      <w:r w:rsidR="000267BE">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fldChar w:fldCharType="separate"/>
      </w:r>
      <w:r w:rsidR="0035210F">
        <w:rPr>
          <w:noProof/>
        </w:rPr>
        <w:t>(EIA 2019; 2023)</w:t>
      </w:r>
      <w:r w:rsidR="0035210F">
        <w:fldChar w:fldCharType="end"/>
      </w:r>
      <w:r w:rsidR="0035210F">
        <w:t>. Error bars represent</w:t>
      </w:r>
      <w:r w:rsidR="00DF19AF">
        <w:t xml:space="preserve"> the</w:t>
      </w:r>
      <w:r w:rsidR="0035210F">
        <w:t xml:space="preserve"> 95% </w:t>
      </w:r>
      <w:r w:rsidR="000A728F">
        <w:t>confidence interval.</w:t>
      </w:r>
    </w:p>
    <w:p w14:paraId="7163F867" w14:textId="1814849F" w:rsidR="00C5281C" w:rsidRDefault="006A64D0" w:rsidP="00D30AB4">
      <w:pPr>
        <w:pStyle w:val="Heading2List"/>
      </w:pPr>
      <w:r>
        <w:t xml:space="preserve">Predicting temperature-related </w:t>
      </w:r>
      <w:r w:rsidR="0025514A">
        <w:t>illness</w:t>
      </w:r>
    </w:p>
    <w:p w14:paraId="568B981E" w14:textId="5F733B19" w:rsidR="009F36C7" w:rsidRDefault="00D30AB4" w:rsidP="00D30AB4">
      <w:r>
        <w:t xml:space="preserve">We next constructed machine learning models to predict temperature-related </w:t>
      </w:r>
      <w:r w:rsidR="0025514A">
        <w:t>illness</w:t>
      </w:r>
      <w:r>
        <w:t>.</w:t>
      </w:r>
      <w:r w:rsidR="00E55F7D">
        <w:t xml:space="preserve"> </w:t>
      </w:r>
      <w:r w:rsidR="00E55F7D">
        <w:fldChar w:fldCharType="begin"/>
      </w:r>
      <w:r w:rsidR="00E55F7D">
        <w:instrText xml:space="preserve"> REF _Ref151995138 \h </w:instrText>
      </w:r>
      <w:r w:rsidR="00E55F7D">
        <w:fldChar w:fldCharType="separate"/>
      </w:r>
      <w:r w:rsidR="00E55F7D">
        <w:t xml:space="preserve">Figure </w:t>
      </w:r>
      <w:r w:rsidR="00E55F7D">
        <w:rPr>
          <w:noProof/>
        </w:rPr>
        <w:t>2</w:t>
      </w:r>
      <w:r w:rsidR="00E55F7D">
        <w:fldChar w:fldCharType="end"/>
      </w:r>
      <w:r w:rsidR="00E55F7D">
        <w:t xml:space="preserve">a) </w:t>
      </w:r>
      <w:r w:rsidR="00DF19AF">
        <w:t xml:space="preserve">shows the performance of all model iterations </w:t>
      </w:r>
      <w:r w:rsidR="009F36C7">
        <w:t>along</w:t>
      </w:r>
      <w:r w:rsidR="00DF19AF">
        <w:t xml:space="preserve"> three performance metrics: balanced accuracy, recall, and precision. Each bar represents machine learning models trained from the same set of input features, class imbalance scheme, and</w:t>
      </w:r>
      <w:r w:rsidR="00B218E7">
        <w:t xml:space="preserve"> machine learning</w:t>
      </w:r>
      <w:r w:rsidR="00DF19AF">
        <w:t xml:space="preserve"> algorithm, a total of 80 models. The error bars represent the 95% confidence interval, which we calculated from 30 bootstrapped sample iterations, each with a different training and test data split. </w:t>
      </w:r>
      <w:r w:rsidR="009F36C7">
        <w:t>Generally, about half of the machine learning models performed better than a naïve model. Many of the poor performing models did not converge during model training. For well-performing models, the balanced accuracy and recall range from 70 to 8</w:t>
      </w:r>
      <w:r w:rsidR="00DC446E">
        <w:t>5</w:t>
      </w:r>
      <w:r w:rsidR="009F36C7">
        <w:t xml:space="preserve">%. </w:t>
      </w:r>
      <w:r w:rsidR="00DC446E">
        <w:t>In comparison, t</w:t>
      </w:r>
      <w:r w:rsidR="009F36C7">
        <w:t>he model precision is quite low, around 5</w:t>
      </w:r>
      <w:r w:rsidR="000A4220">
        <w:t xml:space="preserve">%. This means that the models produce many false positives – households that we incorrectly predicted would have temperature-related </w:t>
      </w:r>
      <w:r w:rsidR="0025514A">
        <w:t>illness</w:t>
      </w:r>
      <w:r w:rsidR="000A4220">
        <w:t xml:space="preserve">. </w:t>
      </w:r>
    </w:p>
    <w:p w14:paraId="2648F60F" w14:textId="4546909D" w:rsidR="00B218E7" w:rsidRDefault="00DF19AF" w:rsidP="000A4220">
      <w:r>
        <w:t xml:space="preserve">Figure 2b) compares the best model performance </w:t>
      </w:r>
      <w:r w:rsidR="000A4220">
        <w:t>from each input group.</w:t>
      </w:r>
      <w:r w:rsidR="00DC446E">
        <w:t xml:space="preserve"> For the Climate + Demographics model the best machine learning algorithm was penalized discriminant analysis with SMOTE sub-sampling. For the + Buildings model, the best machine learning algorithm was stochastic gradient boosting with up-sampling.</w:t>
      </w:r>
      <w:r w:rsidR="000A4220">
        <w:t xml:space="preserve"> W</w:t>
      </w:r>
      <w:r w:rsidR="00B218E7">
        <w:t xml:space="preserve">e find a 13% increase in balanced accuracy, 15% increase in recall, and 3% increase in precision. These results are statistically significant with a p &lt; 0.001 and have a moderate to strong effect size. </w:t>
      </w:r>
    </w:p>
    <w:p w14:paraId="4B740EA0" w14:textId="52B8B364" w:rsidR="009F36C7" w:rsidRDefault="000A4220" w:rsidP="009F36C7">
      <w:r>
        <w:t xml:space="preserve">Figure 2c) compares the </w:t>
      </w:r>
      <w:r w:rsidR="000906F0">
        <w:t xml:space="preserve">magnitude of </w:t>
      </w:r>
      <w:r>
        <w:t xml:space="preserve">variable coefficients </w:t>
      </w:r>
      <w:r w:rsidR="00DC446E">
        <w:t>for</w:t>
      </w:r>
      <w:r>
        <w:t xml:space="preserve"> the best regression model from each input group</w:t>
      </w:r>
      <w:r w:rsidR="0081394D">
        <w:t xml:space="preserve">. </w:t>
      </w:r>
      <w:bookmarkStart w:id="9" w:name="_Ref151995138"/>
      <w:r w:rsidR="0081394D">
        <w:t>Regression models</w:t>
      </w:r>
      <w:r>
        <w:t xml:space="preserve"> allow </w:t>
      </w:r>
      <w:r w:rsidR="0081394D">
        <w:t>for clearer interpretability of variable contributions, so even though this is not the best performing model for either input features group, its performance is within the 95% confidence interval</w:t>
      </w:r>
      <w:r>
        <w:t xml:space="preserve">. </w:t>
      </w:r>
      <w:r w:rsidR="001A1287">
        <w:t xml:space="preserve">For both input feature groups, the best regression model happens </w:t>
      </w:r>
      <w:r w:rsidR="00946505">
        <w:t xml:space="preserve">to be </w:t>
      </w:r>
      <w:r w:rsidR="00DC446E">
        <w:t>penalized multinomial regression</w:t>
      </w:r>
      <w:r w:rsidR="00946505">
        <w:fldChar w:fldCharType="begin"/>
      </w:r>
      <w:r w:rsidR="00946505">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fldChar w:fldCharType="separate"/>
      </w:r>
      <w:r w:rsidR="00946505">
        <w:rPr>
          <w:noProof/>
        </w:rPr>
        <w:t>(</w:t>
      </w:r>
      <w:proofErr w:type="spellStart"/>
      <w:r w:rsidR="00946505">
        <w:rPr>
          <w:noProof/>
        </w:rPr>
        <w:t>Nibbering</w:t>
      </w:r>
      <w:proofErr w:type="spellEnd"/>
      <w:r w:rsidR="00946505">
        <w:rPr>
          <w:noProof/>
        </w:rPr>
        <w:t xml:space="preserve"> and Hastie 2022)</w:t>
      </w:r>
      <w:r w:rsidR="00946505">
        <w:fldChar w:fldCharType="end"/>
      </w:r>
      <w:r w:rsidR="00DC446E">
        <w:t xml:space="preserve">. This model </w:t>
      </w:r>
      <w:r w:rsidR="00946505">
        <w:t>type performs regularization, i.e. aims to reduce the number of input features</w:t>
      </w:r>
      <w:r w:rsidR="0081394D">
        <w:t xml:space="preserve"> by forcing</w:t>
      </w:r>
      <w:r w:rsidR="000906F0">
        <w:t xml:space="preserve"> coefficients of insignificant variables to</w:t>
      </w:r>
      <w:r w:rsidR="0081394D">
        <w:t>wards</w:t>
      </w:r>
      <w:r w:rsidR="000906F0">
        <w:t xml:space="preserve"> 0. </w:t>
      </w:r>
      <w:r w:rsidR="00C6465B">
        <w:t xml:space="preserve"> </w:t>
      </w:r>
      <w:r w:rsidR="00C6465B">
        <w:t xml:space="preserve">For the Climate + Demographics input features group the best multinomial model used SMOTE sub-sampling and that of the best + Buildings input features group </w:t>
      </w:r>
      <w:r w:rsidR="00C6465B">
        <w:lastRenderedPageBreak/>
        <w:t>used ROSE sub-sampling.</w:t>
      </w:r>
      <w:r w:rsidR="00C6465B">
        <w:t xml:space="preserve"> </w:t>
      </w:r>
      <w:r w:rsidR="00C6465B">
        <w:t xml:space="preserve">The error bars represent the 95% confidence interval, which we calculated from 30 bootstrapped sample iterations, each with a different training and test data split. </w:t>
      </w:r>
      <w:r w:rsidR="00C6465B">
        <w:t xml:space="preserve">We greyed out points where the 95% confidence interval included 0. Variable names that are crossed out were eliminated during pre-processing due to zero or near-zero variance. </w:t>
      </w:r>
      <w:r w:rsidR="000906F0">
        <w:t xml:space="preserve">We find that in the Climate + Demographics model, the variables with the largest </w:t>
      </w:r>
      <w:r w:rsidR="0081394D">
        <w:t>magnitude</w:t>
      </w:r>
      <w:r w:rsidR="000906F0">
        <w:t xml:space="preserve"> are (in decreasing order): poverty, </w:t>
      </w:r>
      <w:r w:rsidR="00F85D9E">
        <w:t>non-white</w:t>
      </w:r>
      <w:r w:rsidR="00823CA8">
        <w:t>, renting, employment, and older than 65, and lives alone. For the + Buildings model, the variables with</w:t>
      </w:r>
      <w:r w:rsidR="0081394D">
        <w:t xml:space="preserve"> the largest magnitude are (in decreasing order): energy insecurity, non-white, poverty, infiltration, and renting, AC type, employment, and thermally massive roof.</w:t>
      </w:r>
      <w:r w:rsidR="00C6465B">
        <w:t xml:space="preserve"> What is most striking is the </w:t>
      </w:r>
      <w:r w:rsidR="009354D5">
        <w:t xml:space="preserve">high magnitude of the coefficient for energy insecurity, in comparison to that of any other variable. When comparing the input groups, we see that almost the model </w:t>
      </w:r>
      <w:r w:rsidR="00A21CA9">
        <w:t>selects</w:t>
      </w:r>
      <w:r w:rsidR="009354D5">
        <w:t xml:space="preserve"> almost the same demographics variables, however the magnitude of the coefficient is higher for the same variable in the Climate + Demographics model. </w:t>
      </w:r>
    </w:p>
    <w:p w14:paraId="7D4B5199" w14:textId="0DA02359" w:rsidR="00A21CA9" w:rsidRDefault="00A21CA9" w:rsidP="00A21CA9">
      <w:pPr>
        <w:pStyle w:val="Heading2List"/>
      </w:pPr>
      <w:r>
        <w:t>Machine learning modeling</w:t>
      </w:r>
    </w:p>
    <w:p w14:paraId="5ACBB3E5" w14:textId="04295608" w:rsidR="00A21CA9" w:rsidRDefault="00A21CA9" w:rsidP="00A21CA9">
      <w:r>
        <w:t xml:space="preserve">Finally, we review the impact of two key machine learning modeling parameters: the algorithm and the class imbalance handling scheme along two </w:t>
      </w:r>
      <w:r w:rsidR="00CF7BB2">
        <w:t xml:space="preserve">performance </w:t>
      </w:r>
      <w:r>
        <w:t xml:space="preserve">metrics: balanced accuracy as a </w:t>
      </w:r>
      <w:r w:rsidR="00CF7BB2">
        <w:t>proxy</w:t>
      </w:r>
      <w:r>
        <w:t xml:space="preserve"> </w:t>
      </w:r>
      <w:r w:rsidR="00CF7BB2">
        <w:t>for</w:t>
      </w:r>
      <w:r>
        <w:t xml:space="preserve"> model performance and computation time. </w:t>
      </w:r>
      <w:r w:rsidR="00CF7BB2">
        <w:fldChar w:fldCharType="begin"/>
      </w:r>
      <w:r w:rsidR="00CF7BB2">
        <w:instrText xml:space="preserve"> REF _Ref152430399 \h </w:instrText>
      </w:r>
      <w:r w:rsidR="00CF7BB2">
        <w:fldChar w:fldCharType="separate"/>
      </w:r>
      <w:r w:rsidR="00CF7BB2">
        <w:t xml:space="preserve">Figure </w:t>
      </w:r>
      <w:r w:rsidR="00CF7BB2">
        <w:rPr>
          <w:noProof/>
        </w:rPr>
        <w:t>3</w:t>
      </w:r>
      <w:r w:rsidR="00CF7BB2">
        <w:fldChar w:fldCharType="end"/>
      </w:r>
      <w:r w:rsidR="00CF7BB2">
        <w:t xml:space="preserve"> plots the interaction between the two machine learning modeling parameters and both performance metrics. </w:t>
      </w:r>
    </w:p>
    <w:p w14:paraId="2F8304A5" w14:textId="4E4216F3" w:rsidR="009F36C7" w:rsidRDefault="00CC3C31" w:rsidP="005B5AD3">
      <w:pPr>
        <w:pStyle w:val="Figurecaption"/>
      </w:pPr>
      <w:r>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p>
    <w:p w14:paraId="0D5BFB02" w14:textId="4E70090B" w:rsidR="00107E11" w:rsidRDefault="005B5AD3" w:rsidP="005B5AD3">
      <w:pPr>
        <w:pStyle w:val="Figurecaption"/>
      </w:pPr>
      <w:r>
        <w:t xml:space="preserve">Figure </w:t>
      </w:r>
      <w:r>
        <w:fldChar w:fldCharType="begin"/>
      </w:r>
      <w:r>
        <w:instrText xml:space="preserve"> SEQ Figure \* ARABIC </w:instrText>
      </w:r>
      <w:r>
        <w:fldChar w:fldCharType="separate"/>
      </w:r>
      <w:r w:rsidR="00A21CA9">
        <w:rPr>
          <w:noProof/>
        </w:rPr>
        <w:t>2</w:t>
      </w:r>
      <w:r>
        <w:fldChar w:fldCharType="end"/>
      </w:r>
      <w:bookmarkEnd w:id="9"/>
      <w:r>
        <w:t>:</w:t>
      </w:r>
      <w:r w:rsidR="00474A4F">
        <w:t xml:space="preserve"> a) </w:t>
      </w:r>
      <w:r w:rsidR="000267BE">
        <w:t>O</w:t>
      </w:r>
      <w:r w:rsidR="00474A4F">
        <w:t>verall machine learning model performance across all iterations</w:t>
      </w:r>
      <w:r w:rsidR="00D25629">
        <w:t xml:space="preserve"> along three metrics: </w:t>
      </w:r>
      <w:r w:rsidR="00D25629">
        <w:t>balanced accuracy, recall, and precision</w:t>
      </w:r>
      <w:r w:rsidR="00474A4F">
        <w:t>. Each</w:t>
      </w:r>
      <w:r w:rsidR="000267BE">
        <w:t xml:space="preserve"> bar</w:t>
      </w:r>
      <w:r w:rsidR="00474A4F">
        <w:t xml:space="preserve"> represents a machine learning model trained with the same input features, class imbalance handling scheme, and algorithm</w:t>
      </w:r>
      <w:r w:rsidR="000267BE">
        <w:t xml:space="preserve">. The error bars represent the 95% confidence interval calculated from 30 bootstrapped samples, each with a different training and test data split. b) </w:t>
      </w:r>
      <w:r w:rsidR="00EE332D">
        <w:t>S</w:t>
      </w:r>
      <w:r w:rsidR="000267BE">
        <w:t>hows the performance for the best machine learning model from each input features group. We calculated statistical significance using a paired t</w:t>
      </w:r>
      <w:r w:rsidR="00CA1E1E">
        <w:t>-</w:t>
      </w:r>
      <w:r w:rsidR="000267BE">
        <w:t xml:space="preserve">test </w:t>
      </w:r>
      <w:r w:rsidR="00D25629">
        <w:t xml:space="preserve">by bootstrap iteration i.e. </w:t>
      </w:r>
      <w:r w:rsidR="000267BE">
        <w:t>the same training and test data split</w:t>
      </w:r>
      <w:r w:rsidR="00D25629">
        <w:t>,</w:t>
      </w:r>
      <w:r w:rsidR="000267BE">
        <w:t xml:space="preserve"> and the effect size from Cohen’s d. We interpreted Cohen’s d as follows:  0.4 </w:t>
      </w:r>
      <w:r w:rsidR="000267BE">
        <w:rPr>
          <w:u w:val="single"/>
        </w:rPr>
        <w:t>&lt;</w:t>
      </w:r>
      <w:r w:rsidR="000267BE">
        <w:t xml:space="preserve"> |d| &lt; 1.15 for </w:t>
      </w:r>
      <w:r w:rsidR="000267BE">
        <w:t>recommended minimum practical effect</w:t>
      </w:r>
      <w:r w:rsidR="000267BE">
        <w:t xml:space="preserve">, 1.15 &lt; |d| &lt; 2.70 for moderate effect, and |d| &gt; 2.70 for strong effect </w:t>
      </w:r>
      <w:r w:rsidR="000267BE">
        <w:fldChar w:fldCharType="begin"/>
      </w:r>
      <w:r w:rsidR="00946505">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fldChar w:fldCharType="separate"/>
      </w:r>
      <w:r w:rsidR="000267BE">
        <w:rPr>
          <w:noProof/>
        </w:rPr>
        <w:t>(Ferguson 2009)</w:t>
      </w:r>
      <w:r w:rsidR="000267BE">
        <w:fldChar w:fldCharType="end"/>
      </w:r>
      <w:r w:rsidR="006261C1">
        <w:t>.</w:t>
      </w:r>
      <w:r w:rsidR="00D25629">
        <w:t xml:space="preserve"> c) </w:t>
      </w:r>
      <w:r w:rsidR="00EE332D">
        <w:t>S</w:t>
      </w:r>
      <w:r w:rsidR="00D25629">
        <w:t xml:space="preserve">hows the variable contribution from the best regression </w:t>
      </w:r>
    </w:p>
    <w:p w14:paraId="57EF62AF" w14:textId="77777777" w:rsidR="00A21CA9" w:rsidRDefault="00A21CA9" w:rsidP="00A21CA9">
      <w:pPr>
        <w:pStyle w:val="Figurecaption"/>
        <w:keepNext/>
      </w:pPr>
      <w:r>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p>
    <w:p w14:paraId="6A5AD488" w14:textId="0319A76A" w:rsidR="00A21CA9" w:rsidRDefault="00A21CA9" w:rsidP="00A21CA9">
      <w:pPr>
        <w:pStyle w:val="Figurecaption"/>
      </w:pPr>
      <w:bookmarkStart w:id="10" w:name="_Ref152430399"/>
      <w:r>
        <w:t xml:space="preserve">Figure </w:t>
      </w:r>
      <w:r>
        <w:fldChar w:fldCharType="begin"/>
      </w:r>
      <w:r>
        <w:instrText xml:space="preserve"> SEQ Figure \* ARABIC </w:instrText>
      </w:r>
      <w:r>
        <w:fldChar w:fldCharType="separate"/>
      </w:r>
      <w:r>
        <w:rPr>
          <w:noProof/>
        </w:rPr>
        <w:t>3</w:t>
      </w:r>
      <w:r>
        <w:fldChar w:fldCharType="end"/>
      </w:r>
      <w:bookmarkEnd w:id="10"/>
      <w:r>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t>all groups</w:t>
      </w:r>
      <w:r>
        <w:t xml:space="preserve">. We binned the computation time for clarity. Computation time is the time it takes for model training included cross-validation and is binned as follows for clarity: fast (&lt; 30 s), medium (30 s to 2 min) and slow </w:t>
      </w:r>
      <w:r w:rsidR="00CF7BB2">
        <w:t>(</w:t>
      </w:r>
      <w:r>
        <w:t xml:space="preserve">&gt; 2 min). </w:t>
      </w:r>
    </w:p>
    <w:p w14:paraId="1C1CC5F6" w14:textId="433D6AEB" w:rsidR="00107E11" w:rsidRDefault="00CF7BB2" w:rsidP="00CF7BB2">
      <w:r>
        <w:t xml:space="preserve">The color of the point represents balanced </w:t>
      </w:r>
      <w:r w:rsidR="009F628B">
        <w:t>accuracy,</w:t>
      </w:r>
      <w:r>
        <w:t xml:space="preserve"> and the shape of the point represents the computation time binned into three groups, fast (&lt; </w:t>
      </w:r>
      <w:r w:rsidR="009F628B">
        <w:t>2</w:t>
      </w:r>
      <w:r>
        <w:t>0 s), medium (</w:t>
      </w:r>
      <w:r w:rsidR="009F628B">
        <w:t>2</w:t>
      </w:r>
      <w:r>
        <w:t xml:space="preserve">0 s to </w:t>
      </w:r>
      <w:r w:rsidR="009F628B">
        <w:t>1.5</w:t>
      </w:r>
      <w:r>
        <w:t xml:space="preserve"> min) and slow (&gt; </w:t>
      </w:r>
      <w:r w:rsidR="009F628B">
        <w:t>1.5</w:t>
      </w:r>
      <w:r>
        <w:t xml:space="preserve"> min).</w:t>
      </w:r>
      <w:r>
        <w:t xml:space="preserve"> From the plot, we can see that across all machine learning algorithms, no class imbalance handling scheme and class-weights had balanced accuracies near 50%, like a naïve model. We can also see that two machine learning algorithms, classification and regression trees and random forest had balanced accuracies near 50%</w:t>
      </w:r>
      <w:r w:rsidR="009F628B">
        <w:t>, like a naïve model,</w:t>
      </w:r>
      <w:r>
        <w:t xml:space="preserve"> across all </w:t>
      </w:r>
      <w:r>
        <w:t>class imbalance handling scheme</w:t>
      </w:r>
      <w:r>
        <w:t xml:space="preserve">s except ROSE. </w:t>
      </w:r>
      <w:r w:rsidR="009F628B">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t>up-sampling</w:t>
      </w:r>
      <w:proofErr w:type="gramEnd"/>
      <w:r w:rsidR="009F628B">
        <w:t xml:space="preserve"> and SMOTE have balanced accuracies near the maximum of 85%. </w:t>
      </w:r>
      <w:r w:rsidR="002F58EA">
        <w:t xml:space="preserve">Generalized linear models with ROSE have balanced accuracy significantly worse than a naïve model. </w:t>
      </w:r>
    </w:p>
    <w:p w14:paraId="2B61B5FD" w14:textId="3570A730" w:rsidR="004D18D7" w:rsidRDefault="004D18D7" w:rsidP="00D52117">
      <w:pPr>
        <w:pStyle w:val="Heading1List"/>
      </w:pPr>
      <w:r>
        <w:t>Discussion</w:t>
      </w:r>
    </w:p>
    <w:p w14:paraId="425ECFFC" w14:textId="1386B3F1" w:rsidR="00BC1BEB" w:rsidRDefault="00BC1BEB" w:rsidP="00BC1BEB">
      <w:pPr>
        <w:pStyle w:val="Heading2List"/>
      </w:pPr>
      <w:r>
        <w:t xml:space="preserve">Prevalence of temperature-related </w:t>
      </w:r>
      <w:r w:rsidR="0025514A">
        <w:t>illness</w:t>
      </w:r>
      <w:r>
        <w:t xml:space="preserve"> in population</w:t>
      </w:r>
    </w:p>
    <w:p w14:paraId="4BC6EF18" w14:textId="00F215FA" w:rsidR="00805B9F" w:rsidRDefault="00E45022" w:rsidP="00805B9F">
      <w:r>
        <w:t xml:space="preserve">The population estimates from RECS provide new information about the prevalence of heat, cold, and any-temperature related </w:t>
      </w:r>
      <w:r w:rsidR="0025514A">
        <w:t>illness</w:t>
      </w:r>
      <w:r>
        <w:t xml:space="preserve"> in the United States. Although t</w:t>
      </w:r>
      <w:r w:rsidR="00BC1BEB">
        <w:t xml:space="preserve">here is some national data on heat and heat related illness in the United States, namely the </w:t>
      </w:r>
      <w:hyperlink r:id="rId13" w:history="1">
        <w:r w:rsidR="00BC1BEB" w:rsidRPr="00BC1BEB">
          <w:rPr>
            <w:rStyle w:val="Hyperlink"/>
          </w:rPr>
          <w:t xml:space="preserve">Center for Disease Control’s Heat &amp; </w:t>
        </w:r>
        <w:r w:rsidR="00BC1BEB" w:rsidRPr="00BC1BEB">
          <w:rPr>
            <w:rStyle w:val="Hyperlink"/>
          </w:rPr>
          <w:lastRenderedPageBreak/>
          <w:t>Health Tracker</w:t>
        </w:r>
      </w:hyperlink>
      <w:r w:rsidR="00BC1BEB">
        <w:t xml:space="preserve">, these sources often rely on data from hospital records or emergency room visits, which makes it difficult to discern the source of exposure. While the RECS survey questions related to temperature-related </w:t>
      </w:r>
      <w:r w:rsidR="0025514A">
        <w:t>illness</w:t>
      </w:r>
      <w:r w:rsidR="00BC1BEB">
        <w:t xml:space="preserve"> are limited, it does clearly </w:t>
      </w:r>
      <w:r w:rsidR="000C0BCD">
        <w:t>indicate</w:t>
      </w:r>
      <w:r w:rsidR="00BC1BEB">
        <w:t xml:space="preserve"> indoor extreme temperature exposure</w:t>
      </w:r>
      <w:r w:rsidR="000C0BCD">
        <w:t xml:space="preserve"> at home. </w:t>
      </w:r>
      <w:r w:rsidR="00805B9F">
        <w:t>RECS excludes vacant, seasonal</w:t>
      </w:r>
      <w:r w:rsidR="0005736D">
        <w:t xml:space="preserve"> or vacation homes, and group quarters such as prisons, military barracks, dormitories, and nursing homes.</w:t>
      </w:r>
      <w:r>
        <w:t xml:space="preserve"> The exclusion of nursing homes is particularly relevant because they generally house a population with higher vulnerability. </w:t>
      </w:r>
      <w:r w:rsidR="0025514A">
        <w:t xml:space="preserve">To our knowledge there are also no national statistics tracking cold-related illness or death, which our results and others show are a higher proportion of temperature-related health hazards. </w:t>
      </w:r>
    </w:p>
    <w:p w14:paraId="7B8799F1" w14:textId="413BD14C" w:rsidR="00BC1BEB" w:rsidRDefault="00BC1BEB" w:rsidP="00BC1BEB">
      <w:pPr>
        <w:pStyle w:val="Heading2List"/>
      </w:pPr>
      <w:r>
        <w:t xml:space="preserve">Predicting temperature-related </w:t>
      </w:r>
      <w:r w:rsidR="0025514A">
        <w:t>illness</w:t>
      </w:r>
    </w:p>
    <w:p w14:paraId="639D8A8B" w14:textId="3C424398" w:rsidR="00D6594A" w:rsidRDefault="00D91501" w:rsidP="00D91501">
      <w:r>
        <w:t xml:space="preserve">Our results demonstrate the feasibility of machine learning modeling to predict temperature-related </w:t>
      </w:r>
      <w:r w:rsidR="0025514A">
        <w:t>illness</w:t>
      </w:r>
      <w:r>
        <w:t xml:space="preserve">. </w:t>
      </w:r>
      <w:r w:rsidR="005159CF">
        <w:t xml:space="preserve">Top-performing models </w:t>
      </w:r>
      <w:r w:rsidR="00D6594A">
        <w:t>can</w:t>
      </w:r>
      <w:r w:rsidR="005159CF">
        <w:t xml:space="preserve"> correctly categorize up to 85% of households (based on balanced accuracy) and identi</w:t>
      </w:r>
      <w:r w:rsidR="00D6594A">
        <w:t>f</w:t>
      </w:r>
      <w:r w:rsidR="005159CF">
        <w:t xml:space="preserve">y up to 85% of households that experienced temperature related </w:t>
      </w:r>
      <w:r w:rsidR="0025514A">
        <w:t>illness</w:t>
      </w:r>
      <w:r w:rsidR="005159CF">
        <w:t xml:space="preserve"> (based on recall). </w:t>
      </w:r>
      <w:r w:rsidR="00D6594A">
        <w:t xml:space="preserve">However, these models generally have poor precision, around 5%, meaning that we identify many more false positives. Given that temperature-related </w:t>
      </w:r>
      <w:r w:rsidR="0025514A">
        <w:t>illness</w:t>
      </w:r>
      <w:r w:rsidR="00D6594A">
        <w:t xml:space="preserve"> is generally underreported, providing public health interventions to these households may still be worthwhile. </w:t>
      </w:r>
    </w:p>
    <w:p w14:paraId="59C361C1" w14:textId="4496772D" w:rsidR="00BC1BEB" w:rsidRDefault="00D6594A" w:rsidP="00211BB9">
      <w:r>
        <w:t xml:space="preserve">Our analysis of variable coefficients in the top-performing regression models indicates the importance of energy insecurity </w:t>
      </w:r>
      <w:r w:rsidR="00EA4857">
        <w:t xml:space="preserve">among other demographic and building characteristics. </w:t>
      </w:r>
      <w:r>
        <w:t>This finding is in line w</w:t>
      </w:r>
      <w:r w:rsidR="00EA4857">
        <w:t xml:space="preserve">ith investigations of indoor heat deaths in Maricopa County, Arizona </w:t>
      </w:r>
      <w:r w:rsidR="00EA4857">
        <w:fldChar w:fldCharType="begin"/>
      </w:r>
      <w:r w:rsidR="00EA4857">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fldChar w:fldCharType="separate"/>
      </w:r>
      <w:r w:rsidR="00EA4857">
        <w:rPr>
          <w:noProof/>
        </w:rPr>
        <w:t>(MCDPH 2019)</w:t>
      </w:r>
      <w:r w:rsidR="00EA4857">
        <w:fldChar w:fldCharType="end"/>
      </w:r>
      <w:r w:rsidR="00814174">
        <w:t xml:space="preserve"> and </w:t>
      </w:r>
      <w:r w:rsidR="00EA4857">
        <w:t>confirm</w:t>
      </w:r>
      <w:r w:rsidR="00814174">
        <w:t>s</w:t>
      </w:r>
      <w:r w:rsidR="00EA4857">
        <w:t xml:space="preserve"> that </w:t>
      </w:r>
      <w:r w:rsidR="00814174">
        <w:t xml:space="preserve">the </w:t>
      </w:r>
      <w:r w:rsidR="00EA4857">
        <w:t>simple presence of HVAC systems is not sufficient to pr</w:t>
      </w:r>
      <w:r w:rsidR="008D0C6E">
        <w:t xml:space="preserve">otect against </w:t>
      </w:r>
      <w:r w:rsidR="00EA4857">
        <w:t xml:space="preserve">temperature-related health hazards. Inclusion of energy insecurity and </w:t>
      </w:r>
      <w:r w:rsidR="00E13ACE">
        <w:t xml:space="preserve">a </w:t>
      </w:r>
      <w:r w:rsidR="00EA4857">
        <w:t>handful of other building characteristics like infiltration resulted in significant performance improvement compared to a model with only demographic variables. This indicates the unique interaction of vulnerability (mostly captured in demographic variables) and exposure (mostly captured in detailed building variables) in the risk of temperature-related health hazards.</w:t>
      </w:r>
      <w:r w:rsidR="00E13ACE">
        <w:t xml:space="preserve"> While demographic information about households is generally available, our findings suggest value in collecting detailed data on energy insecurity. </w:t>
      </w:r>
      <w:r w:rsidR="00814174">
        <w:t>Our results can also be used to design more effective interventions to combat extreme-temperature related health hazards.</w:t>
      </w:r>
      <w:r w:rsidR="00E13ACE">
        <w:t xml:space="preserve"> </w:t>
      </w:r>
      <w:r w:rsidR="00814174">
        <w:t>I</w:t>
      </w:r>
      <w:r w:rsidR="00E13ACE">
        <w:t>nterventions</w:t>
      </w:r>
      <w:r w:rsidR="00814174">
        <w:t xml:space="preserve"> that only provide HVAC units, such as a $10 million program launched by the Canadian province of British Columbia to install 8,000 portable AC units in vulnerable households over the next 3 years </w:t>
      </w:r>
      <w:r w:rsidR="00814174">
        <w:fldChar w:fldCharType="begin"/>
      </w:r>
      <w:r w:rsidR="00814174">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fldChar w:fldCharType="separate"/>
      </w:r>
      <w:r w:rsidR="00814174">
        <w:rPr>
          <w:noProof/>
        </w:rPr>
        <w:t>(Ministry of Health 2023)</w:t>
      </w:r>
      <w:r w:rsidR="00814174">
        <w:fldChar w:fldCharType="end"/>
      </w:r>
      <w:r w:rsidR="00814174">
        <w:t xml:space="preserve">, are poised to fail if they also do not </w:t>
      </w:r>
      <w:r w:rsidR="00C126C2">
        <w:t>provide a plan</w:t>
      </w:r>
      <w:r w:rsidR="00814174">
        <w:t xml:space="preserve"> for system maintenance and operation. </w:t>
      </w:r>
    </w:p>
    <w:p w14:paraId="1461775C" w14:textId="5C64D4CA" w:rsidR="00211BB9" w:rsidRDefault="00211BB9" w:rsidP="00211BB9">
      <w:r>
        <w:t xml:space="preserve">While RECS uniquely provides detailed information about the household’s demographic and building characteristic, the survey responses are ultimately self-reported by a resident of the household. This means that building attributes that are not easy to see: such as insulation level and infiltration, may not be accurately reported. This analysis does show that RECS can have useful applications beyond energy demand forecasting. </w:t>
      </w:r>
      <w:r w:rsidR="002648C7">
        <w:t xml:space="preserve">Further research validating RECS survey responses with on-site investigation or documentation can help clarify this gap.  </w:t>
      </w:r>
    </w:p>
    <w:p w14:paraId="21D6DF89" w14:textId="3BD7736B" w:rsidR="00BC1BEB" w:rsidRDefault="00BC1BEB" w:rsidP="00805B9F">
      <w:pPr>
        <w:pStyle w:val="Heading2List"/>
      </w:pPr>
      <w:r>
        <w:t>Machine learning modeling</w:t>
      </w:r>
    </w:p>
    <w:p w14:paraId="44FF64E6" w14:textId="03B40750" w:rsidR="00041EC8" w:rsidRPr="0094353F" w:rsidRDefault="00041EC8" w:rsidP="00041EC8">
      <w:r>
        <w:t xml:space="preserve">Imbalanced data sets are </w:t>
      </w:r>
      <w:r w:rsidR="00E03730">
        <w:t xml:space="preserve">prevalent in many domains, so insight from the modeling parameters in this study may be useful in other contexts. Our results show an interaction between the machine learning algorithm and class imbalance handling scheme that cannot be predicted a priori. We </w:t>
      </w:r>
      <w:r w:rsidR="00F16BF3">
        <w:t>find that</w:t>
      </w:r>
      <w:r w:rsidR="00E03730">
        <w:t xml:space="preserve"> just as it is important to test a variety of machine learning algorithms, it is also important to compare multiple class imbalance handling schemes</w:t>
      </w:r>
      <w:r w:rsidR="00F16BF3">
        <w:t xml:space="preserve">. These two modeling parameters have a </w:t>
      </w:r>
      <w:r w:rsidR="00F16BF3">
        <w:lastRenderedPageBreak/>
        <w:t>computational cost associated with them, but that may not necessarily correlate to better model performance.</w:t>
      </w:r>
    </w:p>
    <w:p w14:paraId="4DE65AF0" w14:textId="3679003E" w:rsidR="00850ADA" w:rsidRDefault="00850ADA" w:rsidP="00850ADA">
      <w:pPr>
        <w:pStyle w:val="Heading1"/>
        <w:numPr>
          <w:ilvl w:val="0"/>
          <w:numId w:val="1"/>
        </w:numPr>
        <w:ind w:left="360"/>
      </w:pPr>
      <w:r>
        <w:t>Conclusion</w:t>
      </w:r>
      <w:r w:rsidR="0094353F">
        <w:t>s</w:t>
      </w:r>
    </w:p>
    <w:p w14:paraId="45A3E8D8" w14:textId="530640CA" w:rsidR="00A14E32" w:rsidRPr="00A14E32" w:rsidRDefault="00A14E32" w:rsidP="00A14E32">
      <w:r>
        <w:t xml:space="preserve">To summarize, this study finds that </w:t>
      </w:r>
      <w:r w:rsidR="0025514A">
        <w:t xml:space="preserve">temperature-related illness affects at least 2 million households in the United States annually. With machine learning modeling, we can </w:t>
      </w:r>
      <w:r w:rsidR="002648C7">
        <w:t>identify households who experienced temperature-related illness with 85% accuracy, but this requires detailed information about building characteristics, namely energy insecurity as it relates to the household’s ability to maintain and operated HVAC systems, which can safeguard against extreme temperature exposure. This finding is significant because it gives municipalities a pathway towards 1) better data collection to identify at-risk households and 2) better public health programming aimed at preventing in-home extreme temperature health hazards.</w:t>
      </w:r>
    </w:p>
    <w:p w14:paraId="76C0A910" w14:textId="580A8B4C" w:rsidR="00F16BF3" w:rsidRDefault="0025514A" w:rsidP="0025514A">
      <w:pPr>
        <w:pStyle w:val="Heading1"/>
      </w:pPr>
      <w:r w:rsidRPr="00E37F7F">
        <w:t>Reference</w:t>
      </w:r>
    </w:p>
    <w:p w14:paraId="2568E4A3" w14:textId="77777777" w:rsidR="00343055" w:rsidRPr="00343055" w:rsidRDefault="00343055" w:rsidP="00343055">
      <w:pPr>
        <w:ind w:left="720" w:hanging="720"/>
        <w:rPr>
          <w:sz w:val="20"/>
          <w:szCs w:val="20"/>
        </w:rPr>
      </w:pPr>
      <w:r w:rsidRPr="00343055">
        <w:rPr>
          <w:sz w:val="20"/>
          <w:szCs w:val="20"/>
        </w:rPr>
        <w:fldChar w:fldCharType="begin"/>
      </w:r>
      <w:r w:rsidRPr="00343055">
        <w:rPr>
          <w:sz w:val="20"/>
          <w:szCs w:val="20"/>
        </w:rPr>
        <w:instrText xml:space="preserve"> ADDIN ZOTERO_BIBL {"uncited":[],"omitted":[],"custom":[]} CSL_BIBLIOGRAPHY </w:instrText>
      </w:r>
      <w:r w:rsidRPr="00343055">
        <w:rPr>
          <w:sz w:val="20"/>
          <w:szCs w:val="20"/>
        </w:rPr>
        <w:fldChar w:fldCharType="separate"/>
      </w:r>
      <w:r w:rsidRPr="00343055">
        <w:rPr>
          <w:sz w:val="20"/>
          <w:szCs w:val="20"/>
        </w:rPr>
        <w:t xml:space="preserve">Applegate, William B., John W. Runyan, Linda Brasfield, Mary Lynn Williams, Charles Konigsberg, and Cheryl Fouche. 1981. “Analysis of the 1980 Heat Wave in Memphis*.” </w:t>
      </w:r>
      <w:r w:rsidRPr="00343055">
        <w:rPr>
          <w:i/>
          <w:iCs/>
          <w:sz w:val="20"/>
          <w:szCs w:val="20"/>
        </w:rPr>
        <w:t>Journal of the American Geriatrics Society</w:t>
      </w:r>
      <w:r w:rsidRPr="00343055">
        <w:rPr>
          <w:sz w:val="20"/>
          <w:szCs w:val="20"/>
        </w:rPr>
        <w:t xml:space="preserve"> 29 (8): 337–42. https://doi.org/10.1111/j.1532-5415.1981.tb01238.x.</w:t>
      </w:r>
    </w:p>
    <w:p w14:paraId="441813A3" w14:textId="77777777" w:rsidR="00343055" w:rsidRPr="00343055" w:rsidRDefault="00343055" w:rsidP="00343055">
      <w:pPr>
        <w:ind w:left="720" w:hanging="720"/>
        <w:rPr>
          <w:sz w:val="20"/>
          <w:szCs w:val="20"/>
        </w:rPr>
      </w:pPr>
      <w:proofErr w:type="spellStart"/>
      <w:r w:rsidRPr="00343055">
        <w:rPr>
          <w:sz w:val="20"/>
          <w:szCs w:val="20"/>
        </w:rPr>
        <w:t>Ballester</w:t>
      </w:r>
      <w:proofErr w:type="spellEnd"/>
      <w:r w:rsidRPr="00343055">
        <w:rPr>
          <w:sz w:val="20"/>
          <w:szCs w:val="20"/>
        </w:rPr>
        <w:t>, F, D Corella, S Pérez-</w:t>
      </w:r>
      <w:proofErr w:type="spellStart"/>
      <w:r w:rsidRPr="00343055">
        <w:rPr>
          <w:sz w:val="20"/>
          <w:szCs w:val="20"/>
        </w:rPr>
        <w:t>Hoyos</w:t>
      </w:r>
      <w:proofErr w:type="spellEnd"/>
      <w:r w:rsidRPr="00343055">
        <w:rPr>
          <w:sz w:val="20"/>
          <w:szCs w:val="20"/>
        </w:rPr>
        <w:t xml:space="preserve">, M </w:t>
      </w:r>
      <w:proofErr w:type="spellStart"/>
      <w:r w:rsidRPr="00343055">
        <w:rPr>
          <w:sz w:val="20"/>
          <w:szCs w:val="20"/>
        </w:rPr>
        <w:t>Sáez</w:t>
      </w:r>
      <w:proofErr w:type="spellEnd"/>
      <w:r w:rsidRPr="00343055">
        <w:rPr>
          <w:sz w:val="20"/>
          <w:szCs w:val="20"/>
        </w:rPr>
        <w:t xml:space="preserve">, and A </w:t>
      </w:r>
      <w:proofErr w:type="spellStart"/>
      <w:r w:rsidRPr="00343055">
        <w:rPr>
          <w:sz w:val="20"/>
          <w:szCs w:val="20"/>
        </w:rPr>
        <w:t>Hervás</w:t>
      </w:r>
      <w:proofErr w:type="spellEnd"/>
      <w:r w:rsidRPr="00343055">
        <w:rPr>
          <w:sz w:val="20"/>
          <w:szCs w:val="20"/>
        </w:rPr>
        <w:t xml:space="preserve">. 1997. “Mortality as a Function of Temperature. A Study in Valencia, Spain, 1991-1993.” </w:t>
      </w:r>
      <w:r w:rsidRPr="00343055">
        <w:rPr>
          <w:i/>
          <w:iCs/>
          <w:sz w:val="20"/>
          <w:szCs w:val="20"/>
        </w:rPr>
        <w:t>International Journal of Epidemiology</w:t>
      </w:r>
      <w:r w:rsidRPr="00343055">
        <w:rPr>
          <w:sz w:val="20"/>
          <w:szCs w:val="20"/>
        </w:rPr>
        <w:t xml:space="preserve"> 26 (3): 551–61. https://doi.org/10.1093/ije/26.3.551.</w:t>
      </w:r>
    </w:p>
    <w:p w14:paraId="6AB6268F" w14:textId="77777777" w:rsidR="00343055" w:rsidRPr="00343055" w:rsidRDefault="00343055" w:rsidP="00343055">
      <w:pPr>
        <w:ind w:left="720" w:hanging="720"/>
        <w:rPr>
          <w:sz w:val="20"/>
          <w:szCs w:val="20"/>
        </w:rPr>
      </w:pPr>
      <w:proofErr w:type="spellStart"/>
      <w:r w:rsidRPr="00343055">
        <w:rPr>
          <w:sz w:val="20"/>
          <w:szCs w:val="20"/>
        </w:rPr>
        <w:t>Baniassadi</w:t>
      </w:r>
      <w:proofErr w:type="spellEnd"/>
      <w:r w:rsidRPr="00343055">
        <w:rPr>
          <w:sz w:val="20"/>
          <w:szCs w:val="20"/>
        </w:rPr>
        <w:t xml:space="preserve">, Amir, </w:t>
      </w:r>
      <w:proofErr w:type="spellStart"/>
      <w:r w:rsidRPr="00343055">
        <w:rPr>
          <w:sz w:val="20"/>
          <w:szCs w:val="20"/>
        </w:rPr>
        <w:t>Jannik</w:t>
      </w:r>
      <w:proofErr w:type="spellEnd"/>
      <w:r w:rsidRPr="00343055">
        <w:rPr>
          <w:sz w:val="20"/>
          <w:szCs w:val="20"/>
        </w:rPr>
        <w:t xml:space="preserve"> Heusinger, and David J. Sailor. 2018. “Energy Efficiency vs Resiliency to Extreme Heat and Power Outages: The Role of Evolving Building Energy Codes.” </w:t>
      </w:r>
      <w:r w:rsidRPr="00343055">
        <w:rPr>
          <w:i/>
          <w:iCs/>
          <w:sz w:val="20"/>
          <w:szCs w:val="20"/>
        </w:rPr>
        <w:t>Building and Environment</w:t>
      </w:r>
      <w:r w:rsidRPr="00343055">
        <w:rPr>
          <w:sz w:val="20"/>
          <w:szCs w:val="20"/>
        </w:rPr>
        <w:t xml:space="preserve"> 139 (July): 86–94. https://doi.org/10.1016/j.buildenv.2018.05.024.</w:t>
      </w:r>
    </w:p>
    <w:p w14:paraId="68F22DB0" w14:textId="77777777" w:rsidR="00343055" w:rsidRPr="00343055" w:rsidRDefault="00343055" w:rsidP="00343055">
      <w:pPr>
        <w:ind w:left="720" w:hanging="720"/>
        <w:rPr>
          <w:sz w:val="20"/>
          <w:szCs w:val="20"/>
        </w:rPr>
      </w:pPr>
      <w:proofErr w:type="spellStart"/>
      <w:r w:rsidRPr="00343055">
        <w:rPr>
          <w:sz w:val="20"/>
          <w:szCs w:val="20"/>
        </w:rPr>
        <w:t>Baniassadi</w:t>
      </w:r>
      <w:proofErr w:type="spellEnd"/>
      <w:r w:rsidRPr="00343055">
        <w:rPr>
          <w:sz w:val="20"/>
          <w:szCs w:val="20"/>
        </w:rPr>
        <w:t xml:space="preserve">, Amir, David J. Sailor, Cassandra R. </w:t>
      </w:r>
      <w:proofErr w:type="spellStart"/>
      <w:r w:rsidRPr="00343055">
        <w:rPr>
          <w:sz w:val="20"/>
          <w:szCs w:val="20"/>
        </w:rPr>
        <w:t>O’Lenick</w:t>
      </w:r>
      <w:proofErr w:type="spellEnd"/>
      <w:r w:rsidRPr="00343055">
        <w:rPr>
          <w:sz w:val="20"/>
          <w:szCs w:val="20"/>
        </w:rPr>
        <w:t xml:space="preserve">, Olga V. </w:t>
      </w:r>
      <w:proofErr w:type="spellStart"/>
      <w:r w:rsidRPr="00343055">
        <w:rPr>
          <w:sz w:val="20"/>
          <w:szCs w:val="20"/>
        </w:rPr>
        <w:t>Wilhelmi</w:t>
      </w:r>
      <w:proofErr w:type="spellEnd"/>
      <w:r w:rsidRPr="00343055">
        <w:rPr>
          <w:sz w:val="20"/>
          <w:szCs w:val="20"/>
        </w:rPr>
        <w:t xml:space="preserve">, Peter J. Crank, Mikhail V. Chester, and Agami T. Reddy. 2019. “Effectiveness of Mechanical Air Conditioning as a Protective Factor Against Indoor Exposure to Heat Among the Elderly.” </w:t>
      </w:r>
      <w:r w:rsidRPr="00343055">
        <w:rPr>
          <w:i/>
          <w:iCs/>
          <w:sz w:val="20"/>
          <w:szCs w:val="20"/>
        </w:rPr>
        <w:t>ASME Journal of Engineering for Sustainable Buildings and Cities</w:t>
      </w:r>
      <w:r w:rsidRPr="00343055">
        <w:rPr>
          <w:sz w:val="20"/>
          <w:szCs w:val="20"/>
        </w:rPr>
        <w:t xml:space="preserve"> 1 (1). https://doi.org/10.1115/1.4045678.</w:t>
      </w:r>
    </w:p>
    <w:p w14:paraId="2DCFAECD" w14:textId="77777777" w:rsidR="00343055" w:rsidRPr="00343055" w:rsidRDefault="00343055" w:rsidP="00343055">
      <w:pPr>
        <w:ind w:left="720" w:hanging="720"/>
        <w:rPr>
          <w:sz w:val="20"/>
          <w:szCs w:val="20"/>
        </w:rPr>
      </w:pPr>
      <w:proofErr w:type="spellStart"/>
      <w:r w:rsidRPr="00343055">
        <w:rPr>
          <w:sz w:val="20"/>
          <w:szCs w:val="20"/>
        </w:rPr>
        <w:t>Beizaee</w:t>
      </w:r>
      <w:proofErr w:type="spellEnd"/>
      <w:r w:rsidRPr="00343055">
        <w:rPr>
          <w:sz w:val="20"/>
          <w:szCs w:val="20"/>
        </w:rPr>
        <w:t xml:space="preserve">, A., K. J. Lomas, and S. K. Firth. 2013. “National Survey of Summertime Temperatures and Overheating Risk in English Homes.” </w:t>
      </w:r>
      <w:r w:rsidRPr="00343055">
        <w:rPr>
          <w:i/>
          <w:iCs/>
          <w:sz w:val="20"/>
          <w:szCs w:val="20"/>
        </w:rPr>
        <w:t>Building and Environment</w:t>
      </w:r>
      <w:r w:rsidRPr="00343055">
        <w:rPr>
          <w:sz w:val="20"/>
          <w:szCs w:val="20"/>
        </w:rPr>
        <w:t xml:space="preserve"> 65 (July): 1–17. https://doi.org/10.1016/j.buildenv.2013.03.011.</w:t>
      </w:r>
    </w:p>
    <w:p w14:paraId="1371BD9A" w14:textId="77777777" w:rsidR="00343055" w:rsidRPr="00343055" w:rsidRDefault="00343055" w:rsidP="00343055">
      <w:pPr>
        <w:ind w:left="720" w:hanging="720"/>
        <w:rPr>
          <w:sz w:val="20"/>
          <w:szCs w:val="20"/>
        </w:rPr>
      </w:pPr>
      <w:proofErr w:type="spellStart"/>
      <w:r w:rsidRPr="00343055">
        <w:rPr>
          <w:sz w:val="20"/>
          <w:szCs w:val="20"/>
        </w:rPr>
        <w:t>Berko</w:t>
      </w:r>
      <w:proofErr w:type="spellEnd"/>
      <w:r w:rsidRPr="00343055">
        <w:rPr>
          <w:sz w:val="20"/>
          <w:szCs w:val="20"/>
        </w:rPr>
        <w:t xml:space="preserve">, Jeffrey, Deborah D. Ingram, </w:t>
      </w:r>
      <w:proofErr w:type="spellStart"/>
      <w:r w:rsidRPr="00343055">
        <w:rPr>
          <w:sz w:val="20"/>
          <w:szCs w:val="20"/>
        </w:rPr>
        <w:t>Shubhayu</w:t>
      </w:r>
      <w:proofErr w:type="spellEnd"/>
      <w:r w:rsidRPr="00343055">
        <w:rPr>
          <w:sz w:val="20"/>
          <w:szCs w:val="20"/>
        </w:rPr>
        <w:t xml:space="preserve"> </w:t>
      </w:r>
      <w:proofErr w:type="spellStart"/>
      <w:r w:rsidRPr="00343055">
        <w:rPr>
          <w:sz w:val="20"/>
          <w:szCs w:val="20"/>
        </w:rPr>
        <w:t>Saha</w:t>
      </w:r>
      <w:proofErr w:type="spellEnd"/>
      <w:r w:rsidRPr="00343055">
        <w:rPr>
          <w:sz w:val="20"/>
          <w:szCs w:val="20"/>
        </w:rPr>
        <w:t xml:space="preserve">, and Jennifer D. Parker. 2014. “Deaths Attributed to Heat, Cold, and Other Weather Events in the United States, 2006-2010.” </w:t>
      </w:r>
      <w:r w:rsidRPr="00343055">
        <w:rPr>
          <w:i/>
          <w:iCs/>
          <w:sz w:val="20"/>
          <w:szCs w:val="20"/>
        </w:rPr>
        <w:t>National Health Statistics Reports</w:t>
      </w:r>
      <w:r w:rsidRPr="00343055">
        <w:rPr>
          <w:sz w:val="20"/>
          <w:szCs w:val="20"/>
        </w:rPr>
        <w:t>, no. 76 (July): 1–15.</w:t>
      </w:r>
    </w:p>
    <w:p w14:paraId="0D83693B" w14:textId="77777777" w:rsidR="00343055" w:rsidRPr="00343055" w:rsidRDefault="00343055" w:rsidP="00343055">
      <w:pPr>
        <w:ind w:left="720" w:hanging="720"/>
        <w:rPr>
          <w:sz w:val="20"/>
          <w:szCs w:val="20"/>
        </w:rPr>
      </w:pPr>
      <w:proofErr w:type="spellStart"/>
      <w:r w:rsidRPr="00343055">
        <w:rPr>
          <w:sz w:val="20"/>
          <w:szCs w:val="20"/>
        </w:rPr>
        <w:t>Booten</w:t>
      </w:r>
      <w:proofErr w:type="spellEnd"/>
      <w:r w:rsidRPr="00343055">
        <w:rPr>
          <w:sz w:val="20"/>
          <w:szCs w:val="20"/>
        </w:rPr>
        <w:t>, Chuck, Joseph Robertson, Dane Christensen, Mike Heaney, David Brown, Paul Norton, and Chris Smith. 2017. “Residential Indoor Temperature Study.” NREL/TP--5500-68019, 1351449. https://doi.org/10.2172/1351449.</w:t>
      </w:r>
    </w:p>
    <w:p w14:paraId="0568BD53" w14:textId="77777777" w:rsidR="00343055" w:rsidRPr="00343055" w:rsidRDefault="00343055" w:rsidP="00343055">
      <w:pPr>
        <w:ind w:left="720" w:hanging="720"/>
        <w:rPr>
          <w:sz w:val="20"/>
          <w:szCs w:val="20"/>
        </w:rPr>
      </w:pPr>
      <w:r w:rsidRPr="00343055">
        <w:rPr>
          <w:sz w:val="20"/>
          <w:szCs w:val="20"/>
        </w:rPr>
        <w:t xml:space="preserve">Burkart, Katrin G., Michael </w:t>
      </w:r>
      <w:proofErr w:type="spellStart"/>
      <w:r w:rsidRPr="00343055">
        <w:rPr>
          <w:sz w:val="20"/>
          <w:szCs w:val="20"/>
        </w:rPr>
        <w:t>Brauer</w:t>
      </w:r>
      <w:proofErr w:type="spellEnd"/>
      <w:r w:rsidRPr="00343055">
        <w:rPr>
          <w:sz w:val="20"/>
          <w:szCs w:val="20"/>
        </w:rPr>
        <w:t xml:space="preserve">, Aleksandr Y. </w:t>
      </w:r>
      <w:proofErr w:type="spellStart"/>
      <w:r w:rsidRPr="00343055">
        <w:rPr>
          <w:sz w:val="20"/>
          <w:szCs w:val="20"/>
        </w:rPr>
        <w:t>Aravkin</w:t>
      </w:r>
      <w:proofErr w:type="spellEnd"/>
      <w:r w:rsidRPr="00343055">
        <w:rPr>
          <w:sz w:val="20"/>
          <w:szCs w:val="20"/>
        </w:rPr>
        <w:t xml:space="preserve">, William W. Godwin, Simon I. Hay, Jiawei He, Vincent C. Iannucci, et al. 2021. “Estimating the Cause-Specific Relative Risks of Non-Optimal Temperature on Daily Mortality: A Two-Part Modelling Approach Applied to the Global Burden of Disease Study.” </w:t>
      </w:r>
      <w:r w:rsidRPr="00343055">
        <w:rPr>
          <w:i/>
          <w:iCs/>
          <w:sz w:val="20"/>
          <w:szCs w:val="20"/>
        </w:rPr>
        <w:t>The Lancet</w:t>
      </w:r>
      <w:r w:rsidRPr="00343055">
        <w:rPr>
          <w:sz w:val="20"/>
          <w:szCs w:val="20"/>
        </w:rPr>
        <w:t xml:space="preserve"> 398 (10301): 685–97. https://doi.org/10.1016/S0140-6736(21)01700-1.</w:t>
      </w:r>
    </w:p>
    <w:p w14:paraId="1E33D82B" w14:textId="77777777" w:rsidR="00343055" w:rsidRPr="00343055" w:rsidRDefault="00343055" w:rsidP="00343055">
      <w:pPr>
        <w:ind w:left="720" w:hanging="720"/>
        <w:rPr>
          <w:sz w:val="20"/>
          <w:szCs w:val="20"/>
        </w:rPr>
      </w:pPr>
      <w:r w:rsidRPr="00343055">
        <w:rPr>
          <w:sz w:val="20"/>
          <w:szCs w:val="20"/>
        </w:rPr>
        <w:t xml:space="preserve">Centers for Disease Control and Prevention (CDC). 1995. “Heat-Related Mortality--Chicago, July 1995.” </w:t>
      </w:r>
      <w:r w:rsidRPr="00343055">
        <w:rPr>
          <w:i/>
          <w:iCs/>
          <w:sz w:val="20"/>
          <w:szCs w:val="20"/>
        </w:rPr>
        <w:t>MMWR. Morbidity and Mortality Weekly Report</w:t>
      </w:r>
      <w:r w:rsidRPr="00343055">
        <w:rPr>
          <w:sz w:val="20"/>
          <w:szCs w:val="20"/>
        </w:rPr>
        <w:t xml:space="preserve"> 44 (31): 577–79.</w:t>
      </w:r>
    </w:p>
    <w:p w14:paraId="45F8BA3E" w14:textId="77777777" w:rsidR="00343055" w:rsidRPr="00343055" w:rsidRDefault="00343055" w:rsidP="00343055">
      <w:pPr>
        <w:ind w:left="720" w:hanging="720"/>
        <w:rPr>
          <w:sz w:val="20"/>
          <w:szCs w:val="20"/>
        </w:rPr>
      </w:pPr>
      <w:r w:rsidRPr="00343055">
        <w:rPr>
          <w:sz w:val="20"/>
          <w:szCs w:val="20"/>
        </w:rPr>
        <w:lastRenderedPageBreak/>
        <w:t xml:space="preserve">Conti, Susanna, Paola Meli, Giada Minelli, Renata </w:t>
      </w:r>
      <w:proofErr w:type="spellStart"/>
      <w:r w:rsidRPr="00343055">
        <w:rPr>
          <w:sz w:val="20"/>
          <w:szCs w:val="20"/>
        </w:rPr>
        <w:t>Solimini</w:t>
      </w:r>
      <w:proofErr w:type="spellEnd"/>
      <w:r w:rsidRPr="00343055">
        <w:rPr>
          <w:sz w:val="20"/>
          <w:szCs w:val="20"/>
        </w:rPr>
        <w:t xml:space="preserve">, </w:t>
      </w:r>
      <w:proofErr w:type="spellStart"/>
      <w:r w:rsidRPr="00343055">
        <w:rPr>
          <w:sz w:val="20"/>
          <w:szCs w:val="20"/>
        </w:rPr>
        <w:t>Virgilia</w:t>
      </w:r>
      <w:proofErr w:type="spellEnd"/>
      <w:r w:rsidRPr="00343055">
        <w:rPr>
          <w:sz w:val="20"/>
          <w:szCs w:val="20"/>
        </w:rPr>
        <w:t xml:space="preserve"> </w:t>
      </w:r>
      <w:proofErr w:type="spellStart"/>
      <w:r w:rsidRPr="00343055">
        <w:rPr>
          <w:sz w:val="20"/>
          <w:szCs w:val="20"/>
        </w:rPr>
        <w:t>Toccaceli</w:t>
      </w:r>
      <w:proofErr w:type="spellEnd"/>
      <w:r w:rsidRPr="00343055">
        <w:rPr>
          <w:sz w:val="20"/>
          <w:szCs w:val="20"/>
        </w:rPr>
        <w:t xml:space="preserve">, Monica </w:t>
      </w:r>
      <w:proofErr w:type="spellStart"/>
      <w:r w:rsidRPr="00343055">
        <w:rPr>
          <w:sz w:val="20"/>
          <w:szCs w:val="20"/>
        </w:rPr>
        <w:t>Vichi</w:t>
      </w:r>
      <w:proofErr w:type="spellEnd"/>
      <w:r w:rsidRPr="00343055">
        <w:rPr>
          <w:sz w:val="20"/>
          <w:szCs w:val="20"/>
        </w:rPr>
        <w:t xml:space="preserve">, Carmen </w:t>
      </w:r>
      <w:proofErr w:type="spellStart"/>
      <w:r w:rsidRPr="00343055">
        <w:rPr>
          <w:sz w:val="20"/>
          <w:szCs w:val="20"/>
        </w:rPr>
        <w:t>Beltrano</w:t>
      </w:r>
      <w:proofErr w:type="spellEnd"/>
      <w:r w:rsidRPr="00343055">
        <w:rPr>
          <w:sz w:val="20"/>
          <w:szCs w:val="20"/>
        </w:rPr>
        <w:t xml:space="preserve">, and Luigi Perini. 2005. “Epidemiologic Study of Mortality during the Summer 2003 Heat Wave in Italy.” </w:t>
      </w:r>
      <w:r w:rsidRPr="00343055">
        <w:rPr>
          <w:i/>
          <w:iCs/>
          <w:sz w:val="20"/>
          <w:szCs w:val="20"/>
        </w:rPr>
        <w:t>Environmental Research</w:t>
      </w:r>
      <w:r w:rsidRPr="00343055">
        <w:rPr>
          <w:sz w:val="20"/>
          <w:szCs w:val="20"/>
        </w:rPr>
        <w:t xml:space="preserve"> 98 (3): 390–99. https://doi.org/10.1016/j.envres.2004.10.009.</w:t>
      </w:r>
    </w:p>
    <w:p w14:paraId="720DC772" w14:textId="77777777" w:rsidR="00343055" w:rsidRPr="00343055" w:rsidRDefault="00343055" w:rsidP="00343055">
      <w:pPr>
        <w:ind w:left="720" w:hanging="720"/>
        <w:rPr>
          <w:sz w:val="20"/>
          <w:szCs w:val="20"/>
        </w:rPr>
      </w:pPr>
      <w:proofErr w:type="spellStart"/>
      <w:r w:rsidRPr="00343055">
        <w:rPr>
          <w:sz w:val="20"/>
          <w:szCs w:val="20"/>
        </w:rPr>
        <w:t>Curriero</w:t>
      </w:r>
      <w:proofErr w:type="spellEnd"/>
      <w:r w:rsidRPr="00343055">
        <w:rPr>
          <w:sz w:val="20"/>
          <w:szCs w:val="20"/>
        </w:rPr>
        <w:t xml:space="preserve">, Frank C., Karlyn S. Heiner, Jonathan M. </w:t>
      </w:r>
      <w:proofErr w:type="spellStart"/>
      <w:r w:rsidRPr="00343055">
        <w:rPr>
          <w:sz w:val="20"/>
          <w:szCs w:val="20"/>
        </w:rPr>
        <w:t>Samet</w:t>
      </w:r>
      <w:proofErr w:type="spellEnd"/>
      <w:r w:rsidRPr="00343055">
        <w:rPr>
          <w:sz w:val="20"/>
          <w:szCs w:val="20"/>
        </w:rPr>
        <w:t xml:space="preserve">, Scott L. </w:t>
      </w:r>
      <w:proofErr w:type="spellStart"/>
      <w:r w:rsidRPr="00343055">
        <w:rPr>
          <w:sz w:val="20"/>
          <w:szCs w:val="20"/>
        </w:rPr>
        <w:t>Zeger</w:t>
      </w:r>
      <w:proofErr w:type="spellEnd"/>
      <w:r w:rsidRPr="00343055">
        <w:rPr>
          <w:sz w:val="20"/>
          <w:szCs w:val="20"/>
        </w:rPr>
        <w:t xml:space="preserve">, Lisa </w:t>
      </w:r>
      <w:proofErr w:type="spellStart"/>
      <w:r w:rsidRPr="00343055">
        <w:rPr>
          <w:sz w:val="20"/>
          <w:szCs w:val="20"/>
        </w:rPr>
        <w:t>Strug</w:t>
      </w:r>
      <w:proofErr w:type="spellEnd"/>
      <w:r w:rsidRPr="00343055">
        <w:rPr>
          <w:sz w:val="20"/>
          <w:szCs w:val="20"/>
        </w:rPr>
        <w:t xml:space="preserve">, and Jonathan A. Patz. 2002. “Temperature and Mortality in 11 Cities of the Eastern United States.” </w:t>
      </w:r>
      <w:r w:rsidRPr="00343055">
        <w:rPr>
          <w:i/>
          <w:iCs/>
          <w:sz w:val="20"/>
          <w:szCs w:val="20"/>
        </w:rPr>
        <w:t>American Journal of Epidemiology</w:t>
      </w:r>
      <w:r w:rsidRPr="00343055">
        <w:rPr>
          <w:sz w:val="20"/>
          <w:szCs w:val="20"/>
        </w:rPr>
        <w:t xml:space="preserve"> 155 (1): 80–87. https://doi.org/10.1093/aje/155.1.80.</w:t>
      </w:r>
    </w:p>
    <w:p w14:paraId="15A941F9" w14:textId="77777777" w:rsidR="00343055" w:rsidRPr="00343055" w:rsidRDefault="00343055" w:rsidP="00343055">
      <w:pPr>
        <w:ind w:left="720" w:hanging="720"/>
        <w:rPr>
          <w:sz w:val="20"/>
          <w:szCs w:val="20"/>
        </w:rPr>
      </w:pPr>
      <w:r w:rsidRPr="00343055">
        <w:rPr>
          <w:sz w:val="20"/>
          <w:szCs w:val="20"/>
        </w:rPr>
        <w:t xml:space="preserve">Davis, Jesse, and Mark </w:t>
      </w:r>
      <w:proofErr w:type="spellStart"/>
      <w:r w:rsidRPr="00343055">
        <w:rPr>
          <w:sz w:val="20"/>
          <w:szCs w:val="20"/>
        </w:rPr>
        <w:t>Goadrich</w:t>
      </w:r>
      <w:proofErr w:type="spellEnd"/>
      <w:r w:rsidRPr="00343055">
        <w:rPr>
          <w:sz w:val="20"/>
          <w:szCs w:val="20"/>
        </w:rPr>
        <w:t xml:space="preserve">. 2006. “The Relationship between Precision-Recall and ROC Curves.” In </w:t>
      </w:r>
      <w:r w:rsidRPr="00343055">
        <w:rPr>
          <w:i/>
          <w:iCs/>
          <w:sz w:val="20"/>
          <w:szCs w:val="20"/>
        </w:rPr>
        <w:t xml:space="preserve">Proceedings of the 23rd International Conference on Machine </w:t>
      </w:r>
      <w:proofErr w:type="gramStart"/>
      <w:r w:rsidRPr="00343055">
        <w:rPr>
          <w:i/>
          <w:iCs/>
          <w:sz w:val="20"/>
          <w:szCs w:val="20"/>
        </w:rPr>
        <w:t>Learning  -</w:t>
      </w:r>
      <w:proofErr w:type="gramEnd"/>
      <w:r w:rsidRPr="00343055">
        <w:rPr>
          <w:i/>
          <w:iCs/>
          <w:sz w:val="20"/>
          <w:szCs w:val="20"/>
        </w:rPr>
        <w:t xml:space="preserve"> ICML ’06</w:t>
      </w:r>
      <w:r w:rsidRPr="00343055">
        <w:rPr>
          <w:sz w:val="20"/>
          <w:szCs w:val="20"/>
        </w:rPr>
        <w:t>, 233–40. Pittsburgh, Pennsylvania: ACM Press. https://doi.org/10.1145/1143844.1143874.</w:t>
      </w:r>
    </w:p>
    <w:p w14:paraId="1954B3F8" w14:textId="77777777" w:rsidR="00343055" w:rsidRPr="00343055" w:rsidRDefault="00343055" w:rsidP="00343055">
      <w:pPr>
        <w:ind w:left="720" w:hanging="720"/>
        <w:rPr>
          <w:sz w:val="20"/>
          <w:szCs w:val="20"/>
        </w:rPr>
      </w:pPr>
      <w:proofErr w:type="spellStart"/>
      <w:r w:rsidRPr="00343055">
        <w:rPr>
          <w:sz w:val="20"/>
          <w:szCs w:val="20"/>
        </w:rPr>
        <w:t>Ecobee</w:t>
      </w:r>
      <w:proofErr w:type="spellEnd"/>
      <w:r w:rsidRPr="00343055">
        <w:rPr>
          <w:sz w:val="20"/>
          <w:szCs w:val="20"/>
        </w:rPr>
        <w:t xml:space="preserve">. 2021. “Donate Your Data Smart Wi-Fi Thermostats by </w:t>
      </w:r>
      <w:proofErr w:type="spellStart"/>
      <w:r w:rsidRPr="00343055">
        <w:rPr>
          <w:sz w:val="20"/>
          <w:szCs w:val="20"/>
        </w:rPr>
        <w:t>Ecobee</w:t>
      </w:r>
      <w:proofErr w:type="spellEnd"/>
      <w:r w:rsidRPr="00343055">
        <w:rPr>
          <w:sz w:val="20"/>
          <w:szCs w:val="20"/>
        </w:rPr>
        <w:t>.” 2021. https://www.ecobee.com/donate-your-data/.</w:t>
      </w:r>
    </w:p>
    <w:p w14:paraId="6188E1A5" w14:textId="77777777" w:rsidR="00343055" w:rsidRPr="00343055" w:rsidRDefault="00343055" w:rsidP="00343055">
      <w:pPr>
        <w:ind w:left="720" w:hanging="720"/>
        <w:rPr>
          <w:sz w:val="20"/>
          <w:szCs w:val="20"/>
        </w:rPr>
      </w:pPr>
      <w:r w:rsidRPr="00343055">
        <w:rPr>
          <w:sz w:val="20"/>
          <w:szCs w:val="20"/>
        </w:rPr>
        <w:t>EIA. 2016. “Residential Energy Consumption Survey: A Nationwide Study of Energy Use in American Homes.” Washington, DC: U.S. Department of Energy. https://www.eia.gov/survey/form/eia_457/2015_EIA-475A_paper.pdf.</w:t>
      </w:r>
    </w:p>
    <w:p w14:paraId="5B456BC1" w14:textId="77777777" w:rsidR="00343055" w:rsidRPr="00343055" w:rsidRDefault="00343055" w:rsidP="00343055">
      <w:pPr>
        <w:ind w:left="720" w:hanging="720"/>
        <w:rPr>
          <w:sz w:val="20"/>
          <w:szCs w:val="20"/>
        </w:rPr>
      </w:pPr>
      <w:r w:rsidRPr="00343055">
        <w:rPr>
          <w:sz w:val="20"/>
          <w:szCs w:val="20"/>
        </w:rPr>
        <w:t>———. 2018. “Residential Energy Consumption Survey (RECS): 2015 Household Characteristics Technical Documentation Summary.” Washington, DC: U.S. Department of Energy.</w:t>
      </w:r>
    </w:p>
    <w:p w14:paraId="1143ABC6" w14:textId="77777777" w:rsidR="00343055" w:rsidRPr="00343055" w:rsidRDefault="00343055" w:rsidP="00343055">
      <w:pPr>
        <w:ind w:left="720" w:hanging="720"/>
        <w:rPr>
          <w:sz w:val="20"/>
          <w:szCs w:val="20"/>
        </w:rPr>
      </w:pPr>
      <w:r w:rsidRPr="00343055">
        <w:rPr>
          <w:sz w:val="20"/>
          <w:szCs w:val="20"/>
        </w:rPr>
        <w:t>———. 2019. “Residential Energy Consumption Survey (RECS): Using the 2015 Microdata File to Compute Estimates and Standard Errors (RSEs).” Washington, D.C.: U.S. Energy Information Administration. https://www.eia.gov/consumption/residential/data/2015/pdf/microdata_v3.pdf.</w:t>
      </w:r>
    </w:p>
    <w:p w14:paraId="6C218A8B" w14:textId="77777777" w:rsidR="00343055" w:rsidRPr="00343055" w:rsidRDefault="00343055" w:rsidP="00343055">
      <w:pPr>
        <w:ind w:left="720" w:hanging="720"/>
        <w:rPr>
          <w:sz w:val="20"/>
          <w:szCs w:val="20"/>
        </w:rPr>
      </w:pPr>
      <w:r w:rsidRPr="00343055">
        <w:rPr>
          <w:sz w:val="20"/>
          <w:szCs w:val="20"/>
        </w:rPr>
        <w:t>———. 2020. “Residential Energy Consumption Survey (</w:t>
      </w:r>
      <w:proofErr w:type="gramStart"/>
      <w:r w:rsidRPr="00343055">
        <w:rPr>
          <w:sz w:val="20"/>
          <w:szCs w:val="20"/>
        </w:rPr>
        <w:t xml:space="preserve">RECS)   </w:t>
      </w:r>
      <w:proofErr w:type="gramEnd"/>
      <w:r w:rsidRPr="00343055">
        <w:rPr>
          <w:sz w:val="20"/>
          <w:szCs w:val="20"/>
        </w:rPr>
        <w:t xml:space="preserve">                                           Form EIA-457A                                                   2020 Household Questionnaire.” Washington, D.C.: U.S. Department of Energy. https://www.eia.gov/survey/form/eia_457/2020_RECS-457A.pdf.</w:t>
      </w:r>
    </w:p>
    <w:p w14:paraId="5DCCD880" w14:textId="77777777" w:rsidR="00343055" w:rsidRPr="00343055" w:rsidRDefault="00343055" w:rsidP="00343055">
      <w:pPr>
        <w:ind w:left="720" w:hanging="720"/>
        <w:rPr>
          <w:sz w:val="20"/>
          <w:szCs w:val="20"/>
        </w:rPr>
      </w:pPr>
      <w:r w:rsidRPr="00343055">
        <w:rPr>
          <w:sz w:val="20"/>
          <w:szCs w:val="20"/>
        </w:rPr>
        <w:t>———. 2022. “2020 RECS Survey Data.” May 2022. https://www.eia.gov/consumption/residential/data/2020/.</w:t>
      </w:r>
    </w:p>
    <w:p w14:paraId="169A96D2" w14:textId="77777777" w:rsidR="00343055" w:rsidRPr="00343055" w:rsidRDefault="00343055" w:rsidP="00343055">
      <w:pPr>
        <w:ind w:left="720" w:hanging="720"/>
        <w:rPr>
          <w:sz w:val="20"/>
          <w:szCs w:val="20"/>
        </w:rPr>
      </w:pPr>
      <w:r w:rsidRPr="00343055">
        <w:rPr>
          <w:sz w:val="20"/>
          <w:szCs w:val="20"/>
        </w:rPr>
        <w:t>———. 2023. “2020 Residential Energy Consumption Survey: Using the Microdata File to Compute Estimates and Relative Standard Errors (RSEs).” Washington, D.C.: U.S. Energy Information Administration. https://www.eia.gov/consumption/residential/data/2020/pdf/microdata-guide.pdf.</w:t>
      </w:r>
    </w:p>
    <w:p w14:paraId="4398B47B" w14:textId="77777777" w:rsidR="00343055" w:rsidRPr="00343055" w:rsidRDefault="00343055" w:rsidP="00343055">
      <w:pPr>
        <w:ind w:left="720" w:hanging="720"/>
        <w:rPr>
          <w:sz w:val="20"/>
          <w:szCs w:val="20"/>
        </w:rPr>
      </w:pPr>
      <w:r w:rsidRPr="00343055">
        <w:rPr>
          <w:sz w:val="20"/>
          <w:szCs w:val="20"/>
        </w:rPr>
        <w:t xml:space="preserve">Fawcett, Tom. 2006. “An Introduction to ROC Analysis.” </w:t>
      </w:r>
      <w:r w:rsidRPr="00343055">
        <w:rPr>
          <w:i/>
          <w:iCs/>
          <w:sz w:val="20"/>
          <w:szCs w:val="20"/>
        </w:rPr>
        <w:t>Pattern Recognition Letters</w:t>
      </w:r>
      <w:r w:rsidRPr="00343055">
        <w:rPr>
          <w:sz w:val="20"/>
          <w:szCs w:val="20"/>
        </w:rPr>
        <w:t xml:space="preserve"> 27 (8): 861–74. https://doi.org/10.1016/j.patrec.2005.10.010.</w:t>
      </w:r>
    </w:p>
    <w:p w14:paraId="5450A361" w14:textId="77777777" w:rsidR="00343055" w:rsidRPr="00343055" w:rsidRDefault="00343055" w:rsidP="00343055">
      <w:pPr>
        <w:ind w:left="720" w:hanging="720"/>
        <w:rPr>
          <w:sz w:val="20"/>
          <w:szCs w:val="20"/>
        </w:rPr>
      </w:pPr>
      <w:r w:rsidRPr="00343055">
        <w:rPr>
          <w:sz w:val="20"/>
          <w:szCs w:val="20"/>
        </w:rPr>
        <w:t xml:space="preserve">Ferguson, Christopher J. 2009. “An Effect Size Primer: A Guide for Clinicians and Researchers.” </w:t>
      </w:r>
      <w:r w:rsidRPr="00343055">
        <w:rPr>
          <w:i/>
          <w:iCs/>
          <w:sz w:val="20"/>
          <w:szCs w:val="20"/>
        </w:rPr>
        <w:t>Professional Psychology: Research and Practice</w:t>
      </w:r>
      <w:r w:rsidRPr="00343055">
        <w:rPr>
          <w:sz w:val="20"/>
          <w:szCs w:val="20"/>
        </w:rPr>
        <w:t xml:space="preserve"> 40 (5): 532–38. https://doi.org/10.1037/a0015808.</w:t>
      </w:r>
    </w:p>
    <w:p w14:paraId="3498B221" w14:textId="77777777" w:rsidR="00343055" w:rsidRPr="00343055" w:rsidRDefault="00343055" w:rsidP="00343055">
      <w:pPr>
        <w:ind w:left="720" w:hanging="720"/>
        <w:rPr>
          <w:sz w:val="20"/>
          <w:szCs w:val="20"/>
        </w:rPr>
      </w:pPr>
      <w:r w:rsidRPr="00343055">
        <w:rPr>
          <w:sz w:val="20"/>
          <w:szCs w:val="20"/>
        </w:rPr>
        <w:t xml:space="preserve">Fernandez, Alberto, Salvador Garcia, Francisco Herrera, and Nitesh V. Chawla. 2018. “SMOTE for Learning from Imbalanced Data: Progress and Challenges, Marking the 15-Year Anniversary.” </w:t>
      </w:r>
      <w:r w:rsidRPr="00343055">
        <w:rPr>
          <w:i/>
          <w:iCs/>
          <w:sz w:val="20"/>
          <w:szCs w:val="20"/>
        </w:rPr>
        <w:t>Journal of Artificial Intelligence Research</w:t>
      </w:r>
      <w:r w:rsidRPr="00343055">
        <w:rPr>
          <w:sz w:val="20"/>
          <w:szCs w:val="20"/>
        </w:rPr>
        <w:t xml:space="preserve"> 61 (April): 863–905. https://doi.org/10.1613/jair.1.11192.</w:t>
      </w:r>
    </w:p>
    <w:p w14:paraId="60F6796C" w14:textId="77777777" w:rsidR="00343055" w:rsidRPr="00343055" w:rsidRDefault="00343055" w:rsidP="00343055">
      <w:pPr>
        <w:ind w:left="720" w:hanging="720"/>
        <w:rPr>
          <w:sz w:val="20"/>
          <w:szCs w:val="20"/>
        </w:rPr>
      </w:pPr>
      <w:proofErr w:type="spellStart"/>
      <w:r w:rsidRPr="00343055">
        <w:rPr>
          <w:sz w:val="20"/>
          <w:szCs w:val="20"/>
        </w:rPr>
        <w:t>Fouillet</w:t>
      </w:r>
      <w:proofErr w:type="spellEnd"/>
      <w:r w:rsidRPr="00343055">
        <w:rPr>
          <w:sz w:val="20"/>
          <w:szCs w:val="20"/>
        </w:rPr>
        <w:t xml:space="preserve">, A., G. Rey, F. Laurent, G. </w:t>
      </w:r>
      <w:proofErr w:type="spellStart"/>
      <w:r w:rsidRPr="00343055">
        <w:rPr>
          <w:sz w:val="20"/>
          <w:szCs w:val="20"/>
        </w:rPr>
        <w:t>Pavillon</w:t>
      </w:r>
      <w:proofErr w:type="spellEnd"/>
      <w:r w:rsidRPr="00343055">
        <w:rPr>
          <w:sz w:val="20"/>
          <w:szCs w:val="20"/>
        </w:rPr>
        <w:t xml:space="preserve">, S. </w:t>
      </w:r>
      <w:proofErr w:type="spellStart"/>
      <w:r w:rsidRPr="00343055">
        <w:rPr>
          <w:sz w:val="20"/>
          <w:szCs w:val="20"/>
        </w:rPr>
        <w:t>Bellec</w:t>
      </w:r>
      <w:proofErr w:type="spellEnd"/>
      <w:r w:rsidRPr="00343055">
        <w:rPr>
          <w:sz w:val="20"/>
          <w:szCs w:val="20"/>
        </w:rPr>
        <w:t xml:space="preserve">, C. </w:t>
      </w:r>
      <w:proofErr w:type="spellStart"/>
      <w:r w:rsidRPr="00343055">
        <w:rPr>
          <w:sz w:val="20"/>
          <w:szCs w:val="20"/>
        </w:rPr>
        <w:t>Guihenneuc-jouyaux</w:t>
      </w:r>
      <w:proofErr w:type="spellEnd"/>
      <w:r w:rsidRPr="00343055">
        <w:rPr>
          <w:sz w:val="20"/>
          <w:szCs w:val="20"/>
        </w:rPr>
        <w:t xml:space="preserve">, J. </w:t>
      </w:r>
      <w:proofErr w:type="spellStart"/>
      <w:r w:rsidRPr="00343055">
        <w:rPr>
          <w:sz w:val="20"/>
          <w:szCs w:val="20"/>
        </w:rPr>
        <w:t>Clavel</w:t>
      </w:r>
      <w:proofErr w:type="spellEnd"/>
      <w:r w:rsidRPr="00343055">
        <w:rPr>
          <w:sz w:val="20"/>
          <w:szCs w:val="20"/>
        </w:rPr>
        <w:t xml:space="preserve">, E. </w:t>
      </w:r>
      <w:proofErr w:type="spellStart"/>
      <w:r w:rsidRPr="00343055">
        <w:rPr>
          <w:sz w:val="20"/>
          <w:szCs w:val="20"/>
        </w:rPr>
        <w:t>Jougla</w:t>
      </w:r>
      <w:proofErr w:type="spellEnd"/>
      <w:r w:rsidRPr="00343055">
        <w:rPr>
          <w:sz w:val="20"/>
          <w:szCs w:val="20"/>
        </w:rPr>
        <w:t xml:space="preserve">, and Denis </w:t>
      </w:r>
      <w:proofErr w:type="spellStart"/>
      <w:r w:rsidRPr="00343055">
        <w:rPr>
          <w:sz w:val="20"/>
          <w:szCs w:val="20"/>
        </w:rPr>
        <w:t>Hémon</w:t>
      </w:r>
      <w:proofErr w:type="spellEnd"/>
      <w:r w:rsidRPr="00343055">
        <w:rPr>
          <w:sz w:val="20"/>
          <w:szCs w:val="20"/>
        </w:rPr>
        <w:t xml:space="preserve">. 2006. “Excess Mortality Related to the August 2003 Heat Wave in France,” </w:t>
      </w:r>
      <w:proofErr w:type="gramStart"/>
      <w:r w:rsidRPr="00343055">
        <w:rPr>
          <w:sz w:val="20"/>
          <w:szCs w:val="20"/>
        </w:rPr>
        <w:t>October,</w:t>
      </w:r>
      <w:proofErr w:type="gramEnd"/>
      <w:r w:rsidRPr="00343055">
        <w:rPr>
          <w:sz w:val="20"/>
          <w:szCs w:val="20"/>
        </w:rPr>
        <w:t xml:space="preserve"> 16–24. https://doi.org/10.1007/s00420-006-0089-4.</w:t>
      </w:r>
    </w:p>
    <w:p w14:paraId="6A9D117A" w14:textId="77777777" w:rsidR="00343055" w:rsidRPr="00343055" w:rsidRDefault="00343055" w:rsidP="00343055">
      <w:pPr>
        <w:ind w:left="720" w:hanging="720"/>
        <w:rPr>
          <w:sz w:val="20"/>
          <w:szCs w:val="20"/>
        </w:rPr>
      </w:pPr>
      <w:r w:rsidRPr="00343055">
        <w:rPr>
          <w:sz w:val="20"/>
          <w:szCs w:val="20"/>
        </w:rPr>
        <w:t xml:space="preserve">Greenwell, Brandon, Bradley </w:t>
      </w:r>
      <w:proofErr w:type="spellStart"/>
      <w:r w:rsidRPr="00343055">
        <w:rPr>
          <w:sz w:val="20"/>
          <w:szCs w:val="20"/>
        </w:rPr>
        <w:t>Boehmke</w:t>
      </w:r>
      <w:proofErr w:type="spellEnd"/>
      <w:r w:rsidRPr="00343055">
        <w:rPr>
          <w:sz w:val="20"/>
          <w:szCs w:val="20"/>
        </w:rPr>
        <w:t xml:space="preserve">, Jay Cunningham, and G. B. M. </w:t>
      </w:r>
      <w:proofErr w:type="gramStart"/>
      <w:r w:rsidRPr="00343055">
        <w:rPr>
          <w:sz w:val="20"/>
          <w:szCs w:val="20"/>
        </w:rPr>
        <w:t>Developers  (</w:t>
      </w:r>
      <w:proofErr w:type="gramEnd"/>
      <w:r w:rsidRPr="00343055">
        <w:rPr>
          <w:sz w:val="20"/>
          <w:szCs w:val="20"/>
        </w:rPr>
        <w:t>https://github.com/gbm-developers). 2022. “</w:t>
      </w:r>
      <w:proofErr w:type="spellStart"/>
      <w:r w:rsidRPr="00343055">
        <w:rPr>
          <w:sz w:val="20"/>
          <w:szCs w:val="20"/>
        </w:rPr>
        <w:t>Gbm</w:t>
      </w:r>
      <w:proofErr w:type="spellEnd"/>
      <w:r w:rsidRPr="00343055">
        <w:rPr>
          <w:sz w:val="20"/>
          <w:szCs w:val="20"/>
        </w:rPr>
        <w:t>: Generalized Boosted Regression Models.” https://cran.r-project.org/web/packages/gbm/index.html.</w:t>
      </w:r>
    </w:p>
    <w:p w14:paraId="26B46F15" w14:textId="77777777" w:rsidR="00343055" w:rsidRPr="00343055" w:rsidRDefault="00343055" w:rsidP="00343055">
      <w:pPr>
        <w:ind w:left="720" w:hanging="720"/>
        <w:rPr>
          <w:sz w:val="20"/>
          <w:szCs w:val="20"/>
        </w:rPr>
      </w:pPr>
      <w:r w:rsidRPr="00343055">
        <w:rPr>
          <w:sz w:val="20"/>
          <w:szCs w:val="20"/>
        </w:rPr>
        <w:lastRenderedPageBreak/>
        <w:t xml:space="preserve">Harrison, Conor, and Jeff </w:t>
      </w:r>
      <w:proofErr w:type="spellStart"/>
      <w:r w:rsidRPr="00343055">
        <w:rPr>
          <w:sz w:val="20"/>
          <w:szCs w:val="20"/>
        </w:rPr>
        <w:t>Popke</w:t>
      </w:r>
      <w:proofErr w:type="spellEnd"/>
      <w:r w:rsidRPr="00343055">
        <w:rPr>
          <w:sz w:val="20"/>
          <w:szCs w:val="20"/>
        </w:rPr>
        <w:t xml:space="preserve">. 2011. “‘Because You Got to Have Heat’: The Networked Assemblage of Energy Poverty in Eastern North Carolina.” </w:t>
      </w:r>
      <w:r w:rsidRPr="00343055">
        <w:rPr>
          <w:i/>
          <w:iCs/>
          <w:sz w:val="20"/>
          <w:szCs w:val="20"/>
        </w:rPr>
        <w:t>Annals of the Association of American Geographers</w:t>
      </w:r>
      <w:r w:rsidRPr="00343055">
        <w:rPr>
          <w:sz w:val="20"/>
          <w:szCs w:val="20"/>
        </w:rPr>
        <w:t xml:space="preserve"> 101 (4): 949–61. https://www.jstor.org/stable/27980241.</w:t>
      </w:r>
    </w:p>
    <w:p w14:paraId="73163279" w14:textId="77777777" w:rsidR="00343055" w:rsidRPr="00343055" w:rsidRDefault="00343055" w:rsidP="00343055">
      <w:pPr>
        <w:ind w:left="720" w:hanging="720"/>
        <w:rPr>
          <w:sz w:val="20"/>
          <w:szCs w:val="20"/>
        </w:rPr>
      </w:pPr>
      <w:r w:rsidRPr="00343055">
        <w:rPr>
          <w:sz w:val="20"/>
          <w:szCs w:val="20"/>
        </w:rPr>
        <w:t xml:space="preserve">Hart, John Fraser, Michelle J. Rhodes, John T. Morgan, and John T. Morgan. 2002. </w:t>
      </w:r>
      <w:r w:rsidRPr="00343055">
        <w:rPr>
          <w:i/>
          <w:iCs/>
          <w:sz w:val="20"/>
          <w:szCs w:val="20"/>
        </w:rPr>
        <w:t>The Unknown World of the Mobile Home</w:t>
      </w:r>
      <w:r w:rsidRPr="00343055">
        <w:rPr>
          <w:sz w:val="20"/>
          <w:szCs w:val="20"/>
        </w:rPr>
        <w:t>. Baltimore, UNITED STATES: Johns Hopkins University Press. http://ebookcentral.proquest.com/lib/berkeley-ebooks/detail.action?docID=3318195.</w:t>
      </w:r>
    </w:p>
    <w:p w14:paraId="359B2E7D" w14:textId="77777777" w:rsidR="00343055" w:rsidRPr="00343055" w:rsidRDefault="00343055" w:rsidP="00343055">
      <w:pPr>
        <w:ind w:left="720" w:hanging="720"/>
        <w:rPr>
          <w:sz w:val="20"/>
          <w:szCs w:val="20"/>
        </w:rPr>
      </w:pPr>
      <w:r w:rsidRPr="00343055">
        <w:rPr>
          <w:sz w:val="20"/>
          <w:szCs w:val="20"/>
        </w:rPr>
        <w:t xml:space="preserve">Hastie, Trevor, and Robert </w:t>
      </w:r>
      <w:proofErr w:type="spellStart"/>
      <w:r w:rsidRPr="00343055">
        <w:rPr>
          <w:sz w:val="20"/>
          <w:szCs w:val="20"/>
        </w:rPr>
        <w:t>Tibshirani</w:t>
      </w:r>
      <w:proofErr w:type="spellEnd"/>
      <w:r w:rsidRPr="00343055">
        <w:rPr>
          <w:sz w:val="20"/>
          <w:szCs w:val="20"/>
        </w:rPr>
        <w:t>. 2023. “</w:t>
      </w:r>
      <w:proofErr w:type="spellStart"/>
      <w:r w:rsidRPr="00343055">
        <w:rPr>
          <w:sz w:val="20"/>
          <w:szCs w:val="20"/>
        </w:rPr>
        <w:t>Mda</w:t>
      </w:r>
      <w:proofErr w:type="spellEnd"/>
      <w:r w:rsidRPr="00343055">
        <w:rPr>
          <w:sz w:val="20"/>
          <w:szCs w:val="20"/>
        </w:rPr>
        <w:t>: Mixture and Flexible Discriminant Analysis.” https://cran.r-project.org/web/packages/mda/index.html.</w:t>
      </w:r>
    </w:p>
    <w:p w14:paraId="1D5345DB" w14:textId="77777777" w:rsidR="00343055" w:rsidRPr="00343055" w:rsidRDefault="00343055" w:rsidP="00343055">
      <w:pPr>
        <w:ind w:left="720" w:hanging="720"/>
        <w:rPr>
          <w:sz w:val="20"/>
          <w:szCs w:val="20"/>
        </w:rPr>
      </w:pPr>
      <w:r w:rsidRPr="00343055">
        <w:rPr>
          <w:sz w:val="20"/>
          <w:szCs w:val="20"/>
        </w:rPr>
        <w:t xml:space="preserve">He, </w:t>
      </w:r>
      <w:proofErr w:type="spellStart"/>
      <w:r w:rsidRPr="00343055">
        <w:rPr>
          <w:sz w:val="20"/>
          <w:szCs w:val="20"/>
        </w:rPr>
        <w:t>Haibo</w:t>
      </w:r>
      <w:proofErr w:type="spellEnd"/>
      <w:r w:rsidRPr="00343055">
        <w:rPr>
          <w:sz w:val="20"/>
          <w:szCs w:val="20"/>
        </w:rPr>
        <w:t xml:space="preserve">, and Edwardo A. Garcia. 2009. “Learning from Imbalanced Data.” </w:t>
      </w:r>
      <w:r w:rsidRPr="00343055">
        <w:rPr>
          <w:i/>
          <w:iCs/>
          <w:sz w:val="20"/>
          <w:szCs w:val="20"/>
        </w:rPr>
        <w:t>IEEE Transactions on Knowledge and Data Engineering</w:t>
      </w:r>
      <w:r w:rsidRPr="00343055">
        <w:rPr>
          <w:sz w:val="20"/>
          <w:szCs w:val="20"/>
        </w:rPr>
        <w:t xml:space="preserve"> 21 (9): 1263–84. https://doi.org/10.1109/TKDE.2008.239.</w:t>
      </w:r>
    </w:p>
    <w:p w14:paraId="1EABB13C" w14:textId="77777777" w:rsidR="00343055" w:rsidRPr="00343055" w:rsidRDefault="00343055" w:rsidP="00343055">
      <w:pPr>
        <w:ind w:left="720" w:hanging="720"/>
        <w:rPr>
          <w:sz w:val="20"/>
          <w:szCs w:val="20"/>
        </w:rPr>
      </w:pPr>
      <w:r w:rsidRPr="00343055">
        <w:rPr>
          <w:sz w:val="20"/>
          <w:szCs w:val="20"/>
        </w:rPr>
        <w:t xml:space="preserve">Henry, </w:t>
      </w:r>
      <w:proofErr w:type="spellStart"/>
      <w:r w:rsidRPr="00343055">
        <w:rPr>
          <w:sz w:val="20"/>
          <w:szCs w:val="20"/>
        </w:rPr>
        <w:t>Devanandham</w:t>
      </w:r>
      <w:proofErr w:type="spellEnd"/>
      <w:r w:rsidRPr="00343055">
        <w:rPr>
          <w:sz w:val="20"/>
          <w:szCs w:val="20"/>
        </w:rPr>
        <w:t xml:space="preserve">, and Jose Emmanuel Ramirez-Marquez. 2016. “On the Impacts of Power Outages during Hurricane Sandy—A Resilience-Based Analysis.” </w:t>
      </w:r>
      <w:r w:rsidRPr="00343055">
        <w:rPr>
          <w:i/>
          <w:iCs/>
          <w:sz w:val="20"/>
          <w:szCs w:val="20"/>
        </w:rPr>
        <w:t>Systems Engineering</w:t>
      </w:r>
      <w:r w:rsidRPr="00343055">
        <w:rPr>
          <w:sz w:val="20"/>
          <w:szCs w:val="20"/>
        </w:rPr>
        <w:t xml:space="preserve"> 19 (1): 59–75. https://doi.org/10.1002/sys.21338.</w:t>
      </w:r>
    </w:p>
    <w:p w14:paraId="3BBB19FF" w14:textId="77777777" w:rsidR="00343055" w:rsidRPr="00343055" w:rsidRDefault="00343055" w:rsidP="00343055">
      <w:pPr>
        <w:ind w:left="720" w:hanging="720"/>
        <w:rPr>
          <w:sz w:val="20"/>
          <w:szCs w:val="20"/>
        </w:rPr>
      </w:pPr>
      <w:r w:rsidRPr="00343055">
        <w:rPr>
          <w:sz w:val="20"/>
          <w:szCs w:val="20"/>
        </w:rPr>
        <w:t xml:space="preserve">Holmes, Seth H., Thomas Phillips, and Alex Wilson. 2016. “Overheating and Passive Habitability: Indoor Health and Heat Indices.” </w:t>
      </w:r>
      <w:r w:rsidRPr="00343055">
        <w:rPr>
          <w:i/>
          <w:iCs/>
          <w:sz w:val="20"/>
          <w:szCs w:val="20"/>
        </w:rPr>
        <w:t>Building Research &amp; Information</w:t>
      </w:r>
      <w:r w:rsidRPr="00343055">
        <w:rPr>
          <w:sz w:val="20"/>
          <w:szCs w:val="20"/>
        </w:rPr>
        <w:t xml:space="preserve"> 44 (1): 1–19. https://doi.org/10.1080/09613218.2015.1033875.</w:t>
      </w:r>
    </w:p>
    <w:p w14:paraId="13E12541" w14:textId="77777777" w:rsidR="00343055" w:rsidRPr="00343055" w:rsidRDefault="00343055" w:rsidP="00343055">
      <w:pPr>
        <w:ind w:left="720" w:hanging="720"/>
        <w:rPr>
          <w:sz w:val="20"/>
          <w:szCs w:val="20"/>
        </w:rPr>
      </w:pPr>
      <w:proofErr w:type="spellStart"/>
      <w:r w:rsidRPr="00343055">
        <w:rPr>
          <w:sz w:val="20"/>
          <w:szCs w:val="20"/>
        </w:rPr>
        <w:t>Inostroza</w:t>
      </w:r>
      <w:proofErr w:type="spellEnd"/>
      <w:r w:rsidRPr="00343055">
        <w:rPr>
          <w:sz w:val="20"/>
          <w:szCs w:val="20"/>
        </w:rPr>
        <w:t xml:space="preserve">, Luis, Massimo Palme, and Francisco de la Barrera. 2016. “A Heat Vulnerability Index: Spatial Patterns of Exposure, Sensitivity and Adaptive Capacity for Santiago de Chile.” Edited by Jeffrey Shaman. </w:t>
      </w:r>
      <w:r w:rsidRPr="00343055">
        <w:rPr>
          <w:i/>
          <w:iCs/>
          <w:sz w:val="20"/>
          <w:szCs w:val="20"/>
        </w:rPr>
        <w:t>PLOS ONE</w:t>
      </w:r>
      <w:r w:rsidRPr="00343055">
        <w:rPr>
          <w:sz w:val="20"/>
          <w:szCs w:val="20"/>
        </w:rPr>
        <w:t xml:space="preserve"> 11 (9): e0162464. https://doi.org/10.1371/journal.pone.0162464.</w:t>
      </w:r>
    </w:p>
    <w:p w14:paraId="3F5EEB61" w14:textId="77777777" w:rsidR="00343055" w:rsidRPr="00343055" w:rsidRDefault="00343055" w:rsidP="00343055">
      <w:pPr>
        <w:ind w:left="720" w:hanging="720"/>
        <w:rPr>
          <w:sz w:val="20"/>
          <w:szCs w:val="20"/>
        </w:rPr>
      </w:pPr>
      <w:r w:rsidRPr="00343055">
        <w:rPr>
          <w:sz w:val="20"/>
          <w:szCs w:val="20"/>
        </w:rPr>
        <w:t>IPCC. 2021. “Sixth Assessment Report — IPCC.” 2021. https://www.ipcc.ch/assessment-report/ar6/.</w:t>
      </w:r>
    </w:p>
    <w:p w14:paraId="3778CDFE" w14:textId="77777777" w:rsidR="00343055" w:rsidRPr="00343055" w:rsidRDefault="00343055" w:rsidP="00343055">
      <w:pPr>
        <w:ind w:left="720" w:hanging="720"/>
        <w:rPr>
          <w:sz w:val="20"/>
          <w:szCs w:val="20"/>
        </w:rPr>
      </w:pPr>
      <w:r w:rsidRPr="00343055">
        <w:rPr>
          <w:sz w:val="20"/>
          <w:szCs w:val="20"/>
        </w:rPr>
        <w:t xml:space="preserve">Iverson, Sally Ann, Aaron </w:t>
      </w:r>
      <w:proofErr w:type="spellStart"/>
      <w:r w:rsidRPr="00343055">
        <w:rPr>
          <w:sz w:val="20"/>
          <w:szCs w:val="20"/>
        </w:rPr>
        <w:t>Gettel</w:t>
      </w:r>
      <w:proofErr w:type="spellEnd"/>
      <w:r w:rsidRPr="00343055">
        <w:rPr>
          <w:sz w:val="20"/>
          <w:szCs w:val="20"/>
        </w:rPr>
        <w:t xml:space="preserve">, Carla P. </w:t>
      </w:r>
      <w:proofErr w:type="spellStart"/>
      <w:r w:rsidRPr="00343055">
        <w:rPr>
          <w:sz w:val="20"/>
          <w:szCs w:val="20"/>
        </w:rPr>
        <w:t>Bezold</w:t>
      </w:r>
      <w:proofErr w:type="spellEnd"/>
      <w:r w:rsidRPr="00343055">
        <w:rPr>
          <w:sz w:val="20"/>
          <w:szCs w:val="20"/>
        </w:rPr>
        <w:t xml:space="preserve">, Kate </w:t>
      </w:r>
      <w:proofErr w:type="spellStart"/>
      <w:r w:rsidRPr="00343055">
        <w:rPr>
          <w:sz w:val="20"/>
          <w:szCs w:val="20"/>
        </w:rPr>
        <w:t>Goodin</w:t>
      </w:r>
      <w:proofErr w:type="spellEnd"/>
      <w:r w:rsidRPr="00343055">
        <w:rPr>
          <w:sz w:val="20"/>
          <w:szCs w:val="20"/>
        </w:rPr>
        <w:t xml:space="preserve">, Benita McKinney, Rebecca </w:t>
      </w:r>
      <w:proofErr w:type="spellStart"/>
      <w:r w:rsidRPr="00343055">
        <w:rPr>
          <w:sz w:val="20"/>
          <w:szCs w:val="20"/>
        </w:rPr>
        <w:t>Sunenshine</w:t>
      </w:r>
      <w:proofErr w:type="spellEnd"/>
      <w:r w:rsidRPr="00343055">
        <w:rPr>
          <w:sz w:val="20"/>
          <w:szCs w:val="20"/>
        </w:rPr>
        <w:t xml:space="preserve">, and Vjollca Berisha. 2020. “Heat-Associated Mortality in a Hot Climate: Maricopa County, Arizona, 2006-2016.” </w:t>
      </w:r>
      <w:r w:rsidRPr="00343055">
        <w:rPr>
          <w:i/>
          <w:iCs/>
          <w:sz w:val="20"/>
          <w:szCs w:val="20"/>
        </w:rPr>
        <w:t>Public Health Reports</w:t>
      </w:r>
      <w:r w:rsidRPr="00343055">
        <w:rPr>
          <w:sz w:val="20"/>
          <w:szCs w:val="20"/>
        </w:rPr>
        <w:t xml:space="preserve"> 135 (5): 631–39. https://doi.org/10.1177/0033354920938006.</w:t>
      </w:r>
    </w:p>
    <w:p w14:paraId="30835660" w14:textId="77777777" w:rsidR="00343055" w:rsidRPr="00343055" w:rsidRDefault="00343055" w:rsidP="00343055">
      <w:pPr>
        <w:ind w:left="720" w:hanging="720"/>
        <w:rPr>
          <w:sz w:val="20"/>
          <w:szCs w:val="20"/>
        </w:rPr>
      </w:pPr>
      <w:r w:rsidRPr="00343055">
        <w:rPr>
          <w:sz w:val="20"/>
          <w:szCs w:val="20"/>
        </w:rPr>
        <w:t xml:space="preserve">Jay, Ollie, Matthew N. Cramer, Nicholas M. </w:t>
      </w:r>
      <w:proofErr w:type="spellStart"/>
      <w:r w:rsidRPr="00343055">
        <w:rPr>
          <w:sz w:val="20"/>
          <w:szCs w:val="20"/>
        </w:rPr>
        <w:t>Ravanelli</w:t>
      </w:r>
      <w:proofErr w:type="spellEnd"/>
      <w:r w:rsidRPr="00343055">
        <w:rPr>
          <w:sz w:val="20"/>
          <w:szCs w:val="20"/>
        </w:rPr>
        <w:t xml:space="preserve">, and Simon G. Hodder. 2015. “Should Electric Fans Be Used during a Heat Wave?” </w:t>
      </w:r>
      <w:r w:rsidRPr="00343055">
        <w:rPr>
          <w:i/>
          <w:iCs/>
          <w:sz w:val="20"/>
          <w:szCs w:val="20"/>
        </w:rPr>
        <w:t>Applied Ergonomics</w:t>
      </w:r>
      <w:r w:rsidRPr="00343055">
        <w:rPr>
          <w:sz w:val="20"/>
          <w:szCs w:val="20"/>
        </w:rPr>
        <w:t xml:space="preserve"> 46 Pt A (January): 137–43. https://doi.org/10.1016/j.apergo.2014.07.013.</w:t>
      </w:r>
    </w:p>
    <w:p w14:paraId="39957731" w14:textId="77777777" w:rsidR="00343055" w:rsidRPr="00343055" w:rsidRDefault="00343055" w:rsidP="00343055">
      <w:pPr>
        <w:ind w:left="720" w:hanging="720"/>
        <w:rPr>
          <w:sz w:val="20"/>
          <w:szCs w:val="20"/>
        </w:rPr>
      </w:pPr>
      <w:r w:rsidRPr="00343055">
        <w:rPr>
          <w:sz w:val="20"/>
          <w:szCs w:val="20"/>
        </w:rPr>
        <w:t xml:space="preserve">Kaur, </w:t>
      </w:r>
      <w:proofErr w:type="spellStart"/>
      <w:r w:rsidRPr="00343055">
        <w:rPr>
          <w:sz w:val="20"/>
          <w:szCs w:val="20"/>
        </w:rPr>
        <w:t>Harsurinder</w:t>
      </w:r>
      <w:proofErr w:type="spellEnd"/>
      <w:r w:rsidRPr="00343055">
        <w:rPr>
          <w:sz w:val="20"/>
          <w:szCs w:val="20"/>
        </w:rPr>
        <w:t xml:space="preserve">, </w:t>
      </w:r>
      <w:proofErr w:type="spellStart"/>
      <w:r w:rsidRPr="00343055">
        <w:rPr>
          <w:sz w:val="20"/>
          <w:szCs w:val="20"/>
        </w:rPr>
        <w:t>Husanbir</w:t>
      </w:r>
      <w:proofErr w:type="spellEnd"/>
      <w:r w:rsidRPr="00343055">
        <w:rPr>
          <w:sz w:val="20"/>
          <w:szCs w:val="20"/>
        </w:rPr>
        <w:t xml:space="preserve"> Singh </w:t>
      </w:r>
      <w:proofErr w:type="spellStart"/>
      <w:r w:rsidRPr="00343055">
        <w:rPr>
          <w:sz w:val="20"/>
          <w:szCs w:val="20"/>
        </w:rPr>
        <w:t>Pannu</w:t>
      </w:r>
      <w:proofErr w:type="spellEnd"/>
      <w:r w:rsidRPr="00343055">
        <w:rPr>
          <w:sz w:val="20"/>
          <w:szCs w:val="20"/>
        </w:rPr>
        <w:t xml:space="preserve">, and </w:t>
      </w:r>
      <w:proofErr w:type="spellStart"/>
      <w:r w:rsidRPr="00343055">
        <w:rPr>
          <w:sz w:val="20"/>
          <w:szCs w:val="20"/>
        </w:rPr>
        <w:t>Avleen</w:t>
      </w:r>
      <w:proofErr w:type="spellEnd"/>
      <w:r w:rsidRPr="00343055">
        <w:rPr>
          <w:sz w:val="20"/>
          <w:szCs w:val="20"/>
        </w:rPr>
        <w:t xml:space="preserve"> Kaur </w:t>
      </w:r>
      <w:proofErr w:type="spellStart"/>
      <w:r w:rsidRPr="00343055">
        <w:rPr>
          <w:sz w:val="20"/>
          <w:szCs w:val="20"/>
        </w:rPr>
        <w:t>Malhi</w:t>
      </w:r>
      <w:proofErr w:type="spellEnd"/>
      <w:r w:rsidRPr="00343055">
        <w:rPr>
          <w:sz w:val="20"/>
          <w:szCs w:val="20"/>
        </w:rPr>
        <w:t xml:space="preserve">. 2019. “A Systematic Review on Imbalanced Data Challenges in Machine Learning: Applications and Solutions.” </w:t>
      </w:r>
      <w:r w:rsidRPr="00343055">
        <w:rPr>
          <w:i/>
          <w:iCs/>
          <w:sz w:val="20"/>
          <w:szCs w:val="20"/>
        </w:rPr>
        <w:t>ACM Computing Surveys</w:t>
      </w:r>
      <w:r w:rsidRPr="00343055">
        <w:rPr>
          <w:sz w:val="20"/>
          <w:szCs w:val="20"/>
        </w:rPr>
        <w:t xml:space="preserve"> 52 (4): 79:1-79:36. https://doi.org/10.1145/3343440.</w:t>
      </w:r>
    </w:p>
    <w:p w14:paraId="360A763B" w14:textId="77777777" w:rsidR="00343055" w:rsidRPr="00343055" w:rsidRDefault="00343055" w:rsidP="00343055">
      <w:pPr>
        <w:ind w:left="720" w:hanging="720"/>
        <w:rPr>
          <w:sz w:val="20"/>
          <w:szCs w:val="20"/>
        </w:rPr>
      </w:pPr>
      <w:r w:rsidRPr="00343055">
        <w:rPr>
          <w:sz w:val="20"/>
          <w:szCs w:val="20"/>
        </w:rPr>
        <w:t xml:space="preserve">King, Carey, Josh Rhodes, and Jay </w:t>
      </w:r>
      <w:proofErr w:type="spellStart"/>
      <w:r w:rsidRPr="00343055">
        <w:rPr>
          <w:sz w:val="20"/>
          <w:szCs w:val="20"/>
        </w:rPr>
        <w:t>Zarnikau</w:t>
      </w:r>
      <w:proofErr w:type="spellEnd"/>
      <w:r w:rsidRPr="00343055">
        <w:rPr>
          <w:sz w:val="20"/>
          <w:szCs w:val="20"/>
        </w:rPr>
        <w:t>. 2021. “The Timeline and Events of the February 2021 Texas Electric Grid Blackouts.” University of Texas at Austin. https://energy.utexas.edu/sites/default/files/UTAustin%20%282021%29%20EventsFebruary2021TexasBlackout%2020210714.pdf.</w:t>
      </w:r>
    </w:p>
    <w:p w14:paraId="4A6690B2" w14:textId="77777777" w:rsidR="00343055" w:rsidRPr="00343055" w:rsidRDefault="00343055" w:rsidP="00343055">
      <w:pPr>
        <w:ind w:left="720" w:hanging="720"/>
        <w:rPr>
          <w:sz w:val="20"/>
          <w:szCs w:val="20"/>
        </w:rPr>
      </w:pPr>
      <w:proofErr w:type="spellStart"/>
      <w:r w:rsidRPr="00343055">
        <w:rPr>
          <w:sz w:val="20"/>
          <w:szCs w:val="20"/>
        </w:rPr>
        <w:t>Klepeis</w:t>
      </w:r>
      <w:proofErr w:type="spellEnd"/>
      <w:r w:rsidRPr="00343055">
        <w:rPr>
          <w:sz w:val="20"/>
          <w:szCs w:val="20"/>
        </w:rPr>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343055">
        <w:rPr>
          <w:i/>
          <w:iCs/>
          <w:sz w:val="20"/>
          <w:szCs w:val="20"/>
        </w:rPr>
        <w:t>Journal of Exposure Science &amp; Environmental Epidemiology</w:t>
      </w:r>
      <w:r w:rsidRPr="00343055">
        <w:rPr>
          <w:sz w:val="20"/>
          <w:szCs w:val="20"/>
        </w:rPr>
        <w:t xml:space="preserve"> 11 (3): 231–52. https://doi.org/10.1038/sj.jea.7500165.</w:t>
      </w:r>
    </w:p>
    <w:p w14:paraId="5BC9DFA5" w14:textId="77777777" w:rsidR="00343055" w:rsidRPr="00343055" w:rsidRDefault="00343055" w:rsidP="00343055">
      <w:pPr>
        <w:ind w:left="720" w:hanging="720"/>
        <w:rPr>
          <w:sz w:val="20"/>
          <w:szCs w:val="20"/>
        </w:rPr>
      </w:pPr>
      <w:proofErr w:type="spellStart"/>
      <w:r w:rsidRPr="00343055">
        <w:rPr>
          <w:sz w:val="20"/>
          <w:szCs w:val="20"/>
        </w:rPr>
        <w:t>Klinenberg</w:t>
      </w:r>
      <w:proofErr w:type="spellEnd"/>
      <w:r w:rsidRPr="00343055">
        <w:rPr>
          <w:sz w:val="20"/>
          <w:szCs w:val="20"/>
        </w:rPr>
        <w:t xml:space="preserve">, Eric. 2015. </w:t>
      </w:r>
      <w:r w:rsidRPr="00343055">
        <w:rPr>
          <w:i/>
          <w:iCs/>
          <w:sz w:val="20"/>
          <w:szCs w:val="20"/>
        </w:rPr>
        <w:t>Heat Wave: A Social Autopsy of Disaster in Chicago</w:t>
      </w:r>
      <w:r w:rsidRPr="00343055">
        <w:rPr>
          <w:sz w:val="20"/>
          <w:szCs w:val="20"/>
        </w:rPr>
        <w:t>. 2nd ed. Chicago: University of Chicago Press.</w:t>
      </w:r>
    </w:p>
    <w:p w14:paraId="6A9594C1" w14:textId="77777777" w:rsidR="00343055" w:rsidRPr="00343055" w:rsidRDefault="00343055" w:rsidP="00343055">
      <w:pPr>
        <w:ind w:left="720" w:hanging="720"/>
        <w:rPr>
          <w:sz w:val="20"/>
          <w:szCs w:val="20"/>
        </w:rPr>
      </w:pPr>
      <w:r w:rsidRPr="00343055">
        <w:rPr>
          <w:sz w:val="20"/>
          <w:szCs w:val="20"/>
        </w:rPr>
        <w:t xml:space="preserve">Krawczyk, Bartosz. 2016. “Learning from Imbalanced Data: Open Challenges and Future Directions.” </w:t>
      </w:r>
      <w:r w:rsidRPr="00343055">
        <w:rPr>
          <w:i/>
          <w:iCs/>
          <w:sz w:val="20"/>
          <w:szCs w:val="20"/>
        </w:rPr>
        <w:t>Progress in Artificial Intelligence</w:t>
      </w:r>
      <w:r w:rsidRPr="00343055">
        <w:rPr>
          <w:sz w:val="20"/>
          <w:szCs w:val="20"/>
        </w:rPr>
        <w:t xml:space="preserve"> 5 (4): 221–32. https://doi.org/10.1007/s13748-016-0094-0.</w:t>
      </w:r>
    </w:p>
    <w:p w14:paraId="0778ABD3" w14:textId="77777777" w:rsidR="00343055" w:rsidRPr="00343055" w:rsidRDefault="00343055" w:rsidP="00343055">
      <w:pPr>
        <w:ind w:left="720" w:hanging="720"/>
        <w:rPr>
          <w:sz w:val="20"/>
          <w:szCs w:val="20"/>
        </w:rPr>
      </w:pPr>
      <w:r w:rsidRPr="00343055">
        <w:rPr>
          <w:sz w:val="20"/>
          <w:szCs w:val="20"/>
        </w:rPr>
        <w:lastRenderedPageBreak/>
        <w:t>Kuhn, Max, Steve Weston, Andre Williams, Chris Keefer, Allan Engelhardt, Tony Cooper, Zachary Mayer, et al. 2023. “Caret: Classification and Regression Training.” https://cran.r-project.org/web/packages/caret/index.html.</w:t>
      </w:r>
    </w:p>
    <w:p w14:paraId="3B646CDC" w14:textId="77777777" w:rsidR="00343055" w:rsidRPr="00343055" w:rsidRDefault="00343055" w:rsidP="00343055">
      <w:pPr>
        <w:ind w:left="720" w:hanging="720"/>
        <w:rPr>
          <w:sz w:val="20"/>
          <w:szCs w:val="20"/>
        </w:rPr>
      </w:pPr>
      <w:proofErr w:type="spellStart"/>
      <w:r w:rsidRPr="00343055">
        <w:rPr>
          <w:sz w:val="20"/>
          <w:szCs w:val="20"/>
        </w:rPr>
        <w:t>Kuras</w:t>
      </w:r>
      <w:proofErr w:type="spellEnd"/>
      <w:r w:rsidRPr="00343055">
        <w:rPr>
          <w:sz w:val="20"/>
          <w:szCs w:val="20"/>
        </w:rPr>
        <w:t xml:space="preserve">, Evan R., Molly B. Richardson, Miriam M. Calkins, Kristie L. </w:t>
      </w:r>
      <w:proofErr w:type="spellStart"/>
      <w:r w:rsidRPr="00343055">
        <w:rPr>
          <w:sz w:val="20"/>
          <w:szCs w:val="20"/>
        </w:rPr>
        <w:t>Ebi</w:t>
      </w:r>
      <w:proofErr w:type="spellEnd"/>
      <w:r w:rsidRPr="00343055">
        <w:rPr>
          <w:sz w:val="20"/>
          <w:szCs w:val="20"/>
        </w:rPr>
        <w:t xml:space="preserve">, Jeremy J. Hess, Kristina W. </w:t>
      </w:r>
      <w:proofErr w:type="spellStart"/>
      <w:r w:rsidRPr="00343055">
        <w:rPr>
          <w:sz w:val="20"/>
          <w:szCs w:val="20"/>
        </w:rPr>
        <w:t>Kintziger</w:t>
      </w:r>
      <w:proofErr w:type="spellEnd"/>
      <w:r w:rsidRPr="00343055">
        <w:rPr>
          <w:sz w:val="20"/>
          <w:szCs w:val="20"/>
        </w:rPr>
        <w:t xml:space="preserve">, Meredith A. Jagger, Ariane </w:t>
      </w:r>
      <w:proofErr w:type="spellStart"/>
      <w:r w:rsidRPr="00343055">
        <w:rPr>
          <w:sz w:val="20"/>
          <w:szCs w:val="20"/>
        </w:rPr>
        <w:t>Middel</w:t>
      </w:r>
      <w:proofErr w:type="spellEnd"/>
      <w:r w:rsidRPr="00343055">
        <w:rPr>
          <w:sz w:val="20"/>
          <w:szCs w:val="20"/>
        </w:rPr>
        <w:t xml:space="preserve">, Anna A. Scott, and June T. Spector. 2017. “Opportunities and Challenges for Personal Heat Exposure Research.” </w:t>
      </w:r>
      <w:r w:rsidRPr="00343055">
        <w:rPr>
          <w:i/>
          <w:iCs/>
          <w:sz w:val="20"/>
          <w:szCs w:val="20"/>
        </w:rPr>
        <w:t>Environmental Health Perspectives</w:t>
      </w:r>
      <w:r w:rsidRPr="00343055">
        <w:rPr>
          <w:sz w:val="20"/>
          <w:szCs w:val="20"/>
        </w:rPr>
        <w:t xml:space="preserve"> 125 (8): 085001.</w:t>
      </w:r>
    </w:p>
    <w:p w14:paraId="16B0F809" w14:textId="77777777" w:rsidR="00343055" w:rsidRPr="00343055" w:rsidRDefault="00343055" w:rsidP="00343055">
      <w:pPr>
        <w:ind w:left="720" w:hanging="720"/>
        <w:rPr>
          <w:sz w:val="20"/>
          <w:szCs w:val="20"/>
        </w:rPr>
      </w:pPr>
      <w:r w:rsidRPr="00343055">
        <w:rPr>
          <w:sz w:val="20"/>
          <w:szCs w:val="20"/>
        </w:rPr>
        <w:t xml:space="preserve">Lai, </w:t>
      </w:r>
      <w:proofErr w:type="spellStart"/>
      <w:r w:rsidRPr="00343055">
        <w:rPr>
          <w:sz w:val="20"/>
          <w:szCs w:val="20"/>
        </w:rPr>
        <w:t>Wangyang</w:t>
      </w:r>
      <w:proofErr w:type="spellEnd"/>
      <w:r w:rsidRPr="00343055">
        <w:rPr>
          <w:sz w:val="20"/>
          <w:szCs w:val="20"/>
        </w:rPr>
        <w:t xml:space="preserve">, Yun </w:t>
      </w:r>
      <w:proofErr w:type="spellStart"/>
      <w:r w:rsidRPr="00343055">
        <w:rPr>
          <w:sz w:val="20"/>
          <w:szCs w:val="20"/>
        </w:rPr>
        <w:t>Qiu</w:t>
      </w:r>
      <w:proofErr w:type="spellEnd"/>
      <w:r w:rsidRPr="00343055">
        <w:rPr>
          <w:sz w:val="20"/>
          <w:szCs w:val="20"/>
        </w:rPr>
        <w:t>, Qu Tang, Chen Xi, and Peng Zhang. 2023. “The Effects of Temperature on Labor Productivity,” June.</w:t>
      </w:r>
    </w:p>
    <w:p w14:paraId="1E282905" w14:textId="77777777" w:rsidR="00343055" w:rsidRPr="00343055" w:rsidRDefault="00343055" w:rsidP="00343055">
      <w:pPr>
        <w:ind w:left="720" w:hanging="720"/>
        <w:rPr>
          <w:sz w:val="20"/>
          <w:szCs w:val="20"/>
        </w:rPr>
      </w:pPr>
      <w:r w:rsidRPr="00343055">
        <w:rPr>
          <w:sz w:val="20"/>
          <w:szCs w:val="20"/>
        </w:rPr>
        <w:t>Lane, Kathryn. 2018. “The Dangers of Cold Weather.” Public Health Post. November 14, 2018. https://www.publichealthpost.org/research/counting-cold-related-deaths-new-york-city/.</w:t>
      </w:r>
    </w:p>
    <w:p w14:paraId="05BA5DB1" w14:textId="77777777" w:rsidR="00343055" w:rsidRPr="00343055" w:rsidRDefault="00343055" w:rsidP="00343055">
      <w:pPr>
        <w:ind w:left="720" w:hanging="720"/>
        <w:rPr>
          <w:sz w:val="20"/>
          <w:szCs w:val="20"/>
        </w:rPr>
      </w:pPr>
      <w:r w:rsidRPr="00343055">
        <w:rPr>
          <w:sz w:val="20"/>
          <w:szCs w:val="20"/>
        </w:rPr>
        <w:t xml:space="preserve">Laurent, Jose Guillermo Cedeño, Augusta Williams, Youssef </w:t>
      </w:r>
      <w:proofErr w:type="spellStart"/>
      <w:r w:rsidRPr="00343055">
        <w:rPr>
          <w:sz w:val="20"/>
          <w:szCs w:val="20"/>
        </w:rPr>
        <w:t>Oulhote</w:t>
      </w:r>
      <w:proofErr w:type="spellEnd"/>
      <w:r w:rsidRPr="00343055">
        <w:rPr>
          <w:sz w:val="20"/>
          <w:szCs w:val="20"/>
        </w:rPr>
        <w:t xml:space="preserve">, Antonella </w:t>
      </w:r>
      <w:proofErr w:type="spellStart"/>
      <w:r w:rsidRPr="00343055">
        <w:rPr>
          <w:sz w:val="20"/>
          <w:szCs w:val="20"/>
        </w:rPr>
        <w:t>Zanobetti</w:t>
      </w:r>
      <w:proofErr w:type="spellEnd"/>
      <w:r w:rsidRPr="00343055">
        <w:rPr>
          <w:sz w:val="20"/>
          <w:szCs w:val="20"/>
        </w:rPr>
        <w:t xml:space="preserve">, Joseph G. Allen, and John D. Spengler. 2018. “Reduced Cognitive Function during a Heat Wave among Residents of Non-Air-Conditioned Buildings: An Observational Study of Young Adults in the Summer of 2016.” </w:t>
      </w:r>
      <w:r w:rsidRPr="00343055">
        <w:rPr>
          <w:i/>
          <w:iCs/>
          <w:sz w:val="20"/>
          <w:szCs w:val="20"/>
        </w:rPr>
        <w:t>PLOS Medicine</w:t>
      </w:r>
      <w:r w:rsidRPr="00343055">
        <w:rPr>
          <w:sz w:val="20"/>
          <w:szCs w:val="20"/>
        </w:rPr>
        <w:t xml:space="preserve"> 15 (7): e1002605. https://doi.org/10.1371/journal.pmed.1002605.</w:t>
      </w:r>
    </w:p>
    <w:p w14:paraId="59A8FD9B" w14:textId="77777777" w:rsidR="00343055" w:rsidRPr="00343055" w:rsidRDefault="00343055" w:rsidP="00343055">
      <w:pPr>
        <w:ind w:left="720" w:hanging="720"/>
        <w:rPr>
          <w:sz w:val="20"/>
          <w:szCs w:val="20"/>
        </w:rPr>
      </w:pPr>
      <w:r w:rsidRPr="00343055">
        <w:rPr>
          <w:sz w:val="20"/>
          <w:szCs w:val="20"/>
        </w:rPr>
        <w:t xml:space="preserve">Lomas, Kevin J. 2021. “Summertime Overheating in Dwellings in Temperate Climates.” </w:t>
      </w:r>
      <w:r w:rsidRPr="00343055">
        <w:rPr>
          <w:i/>
          <w:iCs/>
          <w:sz w:val="20"/>
          <w:szCs w:val="20"/>
        </w:rPr>
        <w:t>Buildings and Cities</w:t>
      </w:r>
      <w:r w:rsidRPr="00343055">
        <w:rPr>
          <w:sz w:val="20"/>
          <w:szCs w:val="20"/>
        </w:rPr>
        <w:t xml:space="preserve"> 2 (1): 487–94. https://doi.org/10.5334/bc.128.</w:t>
      </w:r>
    </w:p>
    <w:p w14:paraId="431606E3" w14:textId="77777777" w:rsidR="00343055" w:rsidRPr="00343055" w:rsidRDefault="00343055" w:rsidP="00343055">
      <w:pPr>
        <w:ind w:left="720" w:hanging="720"/>
        <w:rPr>
          <w:sz w:val="20"/>
          <w:szCs w:val="20"/>
        </w:rPr>
      </w:pPr>
      <w:proofErr w:type="spellStart"/>
      <w:r w:rsidRPr="00343055">
        <w:rPr>
          <w:sz w:val="20"/>
          <w:szCs w:val="20"/>
        </w:rPr>
        <w:t>Maivel</w:t>
      </w:r>
      <w:proofErr w:type="spellEnd"/>
      <w:r w:rsidRPr="00343055">
        <w:rPr>
          <w:sz w:val="20"/>
          <w:szCs w:val="20"/>
        </w:rPr>
        <w:t xml:space="preserve">, </w:t>
      </w:r>
      <w:proofErr w:type="spellStart"/>
      <w:r w:rsidRPr="00343055">
        <w:rPr>
          <w:sz w:val="20"/>
          <w:szCs w:val="20"/>
        </w:rPr>
        <w:t>Mikk</w:t>
      </w:r>
      <w:proofErr w:type="spellEnd"/>
      <w:r w:rsidRPr="00343055">
        <w:rPr>
          <w:sz w:val="20"/>
          <w:szCs w:val="20"/>
        </w:rPr>
        <w:t xml:space="preserve">, </w:t>
      </w:r>
      <w:proofErr w:type="spellStart"/>
      <w:r w:rsidRPr="00343055">
        <w:rPr>
          <w:sz w:val="20"/>
          <w:szCs w:val="20"/>
        </w:rPr>
        <w:t>Jarek</w:t>
      </w:r>
      <w:proofErr w:type="spellEnd"/>
      <w:r w:rsidRPr="00343055">
        <w:rPr>
          <w:sz w:val="20"/>
          <w:szCs w:val="20"/>
        </w:rPr>
        <w:t xml:space="preserve"> </w:t>
      </w:r>
      <w:proofErr w:type="spellStart"/>
      <w:r w:rsidRPr="00343055">
        <w:rPr>
          <w:sz w:val="20"/>
          <w:szCs w:val="20"/>
        </w:rPr>
        <w:t>Kurnitski</w:t>
      </w:r>
      <w:proofErr w:type="spellEnd"/>
      <w:r w:rsidRPr="00343055">
        <w:rPr>
          <w:sz w:val="20"/>
          <w:szCs w:val="20"/>
        </w:rPr>
        <w:t xml:space="preserve">, and Targo </w:t>
      </w:r>
      <w:proofErr w:type="spellStart"/>
      <w:r w:rsidRPr="00343055">
        <w:rPr>
          <w:sz w:val="20"/>
          <w:szCs w:val="20"/>
        </w:rPr>
        <w:t>Kalamees</w:t>
      </w:r>
      <w:proofErr w:type="spellEnd"/>
      <w:r w:rsidRPr="00343055">
        <w:rPr>
          <w:sz w:val="20"/>
          <w:szCs w:val="20"/>
        </w:rPr>
        <w:t xml:space="preserve">. 2015. “Field Survey of Overheating Problems in Estonian Apartment Buildings.” </w:t>
      </w:r>
      <w:r w:rsidRPr="00343055">
        <w:rPr>
          <w:i/>
          <w:iCs/>
          <w:sz w:val="20"/>
          <w:szCs w:val="20"/>
        </w:rPr>
        <w:t>Architectural Science Review</w:t>
      </w:r>
      <w:r w:rsidRPr="00343055">
        <w:rPr>
          <w:sz w:val="20"/>
          <w:szCs w:val="20"/>
        </w:rPr>
        <w:t xml:space="preserve"> 58 (1): 1–10. https://doi.org/10.1080/00038628.2014.970610.</w:t>
      </w:r>
    </w:p>
    <w:p w14:paraId="3F131BAA" w14:textId="77777777" w:rsidR="00343055" w:rsidRPr="00343055" w:rsidRDefault="00343055" w:rsidP="00343055">
      <w:pPr>
        <w:ind w:left="720" w:hanging="720"/>
        <w:rPr>
          <w:sz w:val="20"/>
          <w:szCs w:val="20"/>
        </w:rPr>
      </w:pPr>
      <w:r w:rsidRPr="00343055">
        <w:rPr>
          <w:sz w:val="20"/>
          <w:szCs w:val="20"/>
        </w:rPr>
        <w:t xml:space="preserve">Matz, </w:t>
      </w:r>
      <w:proofErr w:type="spellStart"/>
      <w:r w:rsidRPr="00343055">
        <w:rPr>
          <w:sz w:val="20"/>
          <w:szCs w:val="20"/>
        </w:rPr>
        <w:t>Carlyn</w:t>
      </w:r>
      <w:proofErr w:type="spellEnd"/>
      <w:r w:rsidRPr="00343055">
        <w:rPr>
          <w:sz w:val="20"/>
          <w:szCs w:val="20"/>
        </w:rPr>
        <w:t xml:space="preserve"> J., David M. </w:t>
      </w:r>
      <w:proofErr w:type="spellStart"/>
      <w:r w:rsidRPr="00343055">
        <w:rPr>
          <w:sz w:val="20"/>
          <w:szCs w:val="20"/>
        </w:rPr>
        <w:t>Stieb</w:t>
      </w:r>
      <w:proofErr w:type="spellEnd"/>
      <w:r w:rsidRPr="00343055">
        <w:rPr>
          <w:sz w:val="20"/>
          <w:szCs w:val="20"/>
        </w:rPr>
        <w:t xml:space="preserve">, </w:t>
      </w:r>
      <w:proofErr w:type="spellStart"/>
      <w:r w:rsidRPr="00343055">
        <w:rPr>
          <w:sz w:val="20"/>
          <w:szCs w:val="20"/>
        </w:rPr>
        <w:t>Karelyn</w:t>
      </w:r>
      <w:proofErr w:type="spellEnd"/>
      <w:r w:rsidRPr="00343055">
        <w:rPr>
          <w:sz w:val="20"/>
          <w:szCs w:val="20"/>
        </w:rPr>
        <w:t xml:space="preserve"> Davis, Marika </w:t>
      </w:r>
      <w:proofErr w:type="spellStart"/>
      <w:r w:rsidRPr="00343055">
        <w:rPr>
          <w:sz w:val="20"/>
          <w:szCs w:val="20"/>
        </w:rPr>
        <w:t>Egyed</w:t>
      </w:r>
      <w:proofErr w:type="spellEnd"/>
      <w:r w:rsidRPr="00343055">
        <w:rPr>
          <w:sz w:val="20"/>
          <w:szCs w:val="20"/>
        </w:rPr>
        <w:t xml:space="preserve">, Andreas Rose, </w:t>
      </w:r>
      <w:proofErr w:type="spellStart"/>
      <w:r w:rsidRPr="00343055">
        <w:rPr>
          <w:sz w:val="20"/>
          <w:szCs w:val="20"/>
        </w:rPr>
        <w:t>Benedito</w:t>
      </w:r>
      <w:proofErr w:type="spellEnd"/>
      <w:r w:rsidRPr="00343055">
        <w:rPr>
          <w:sz w:val="20"/>
          <w:szCs w:val="20"/>
        </w:rPr>
        <w:t xml:space="preserve"> Chou, and </w:t>
      </w:r>
      <w:proofErr w:type="spellStart"/>
      <w:r w:rsidRPr="00343055">
        <w:rPr>
          <w:sz w:val="20"/>
          <w:szCs w:val="20"/>
        </w:rPr>
        <w:t>Orly</w:t>
      </w:r>
      <w:proofErr w:type="spellEnd"/>
      <w:r w:rsidRPr="00343055">
        <w:rPr>
          <w:sz w:val="20"/>
          <w:szCs w:val="20"/>
        </w:rPr>
        <w:t xml:space="preserve"> </w:t>
      </w:r>
      <w:proofErr w:type="spellStart"/>
      <w:r w:rsidRPr="00343055">
        <w:rPr>
          <w:sz w:val="20"/>
          <w:szCs w:val="20"/>
        </w:rPr>
        <w:t>Brion</w:t>
      </w:r>
      <w:proofErr w:type="spellEnd"/>
      <w:r w:rsidRPr="00343055">
        <w:rPr>
          <w:sz w:val="20"/>
          <w:szCs w:val="20"/>
        </w:rPr>
        <w:t xml:space="preserve">. 2014. “Effects of Age, Season, Gender and Urban-Rural Status on Time-Activity: Canadian Human Activity Pattern Survey 2 (CHAPS 2).” </w:t>
      </w:r>
      <w:r w:rsidRPr="00343055">
        <w:rPr>
          <w:i/>
          <w:iCs/>
          <w:sz w:val="20"/>
          <w:szCs w:val="20"/>
        </w:rPr>
        <w:t>International Journal of Environmental Research and Public Health</w:t>
      </w:r>
      <w:r w:rsidRPr="00343055">
        <w:rPr>
          <w:sz w:val="20"/>
          <w:szCs w:val="20"/>
        </w:rPr>
        <w:t xml:space="preserve"> 11 (2): 2108–24. https://doi.org/10.3390/ijerph110202108.</w:t>
      </w:r>
    </w:p>
    <w:p w14:paraId="5B19237F" w14:textId="77777777" w:rsidR="00343055" w:rsidRPr="00343055" w:rsidRDefault="00343055" w:rsidP="00343055">
      <w:pPr>
        <w:ind w:left="720" w:hanging="720"/>
        <w:rPr>
          <w:sz w:val="20"/>
          <w:szCs w:val="20"/>
        </w:rPr>
      </w:pPr>
      <w:proofErr w:type="spellStart"/>
      <w:r w:rsidRPr="00343055">
        <w:rPr>
          <w:sz w:val="20"/>
          <w:szCs w:val="20"/>
        </w:rPr>
        <w:t>Mavrogianni</w:t>
      </w:r>
      <w:proofErr w:type="spellEnd"/>
      <w:r w:rsidRPr="00343055">
        <w:rPr>
          <w:sz w:val="20"/>
          <w:szCs w:val="20"/>
        </w:rPr>
        <w:t xml:space="preserve">, Anna, Paul Wilkinson, Michael Davies, Phillip Biddulph, and Eleni </w:t>
      </w:r>
      <w:proofErr w:type="spellStart"/>
      <w:r w:rsidRPr="00343055">
        <w:rPr>
          <w:sz w:val="20"/>
          <w:szCs w:val="20"/>
        </w:rPr>
        <w:t>Oikonomou</w:t>
      </w:r>
      <w:proofErr w:type="spellEnd"/>
      <w:r w:rsidRPr="00343055">
        <w:rPr>
          <w:sz w:val="20"/>
          <w:szCs w:val="20"/>
        </w:rPr>
        <w:t xml:space="preserve">. 2012. “Building Characteristics as Determinants of Propensity to High Indoor Summer Temperatures in London Dwellings.” </w:t>
      </w:r>
      <w:r w:rsidRPr="00343055">
        <w:rPr>
          <w:i/>
          <w:iCs/>
          <w:sz w:val="20"/>
          <w:szCs w:val="20"/>
        </w:rPr>
        <w:t>Building and Environment</w:t>
      </w:r>
      <w:r w:rsidRPr="00343055">
        <w:rPr>
          <w:sz w:val="20"/>
          <w:szCs w:val="20"/>
        </w:rPr>
        <w:t>, Implications of a Changing Climate for Buildings, 55 (September): 117–30. https://doi.org/10.1016/j.buildenv.2011.12.003.</w:t>
      </w:r>
    </w:p>
    <w:p w14:paraId="6E7397B3" w14:textId="77777777" w:rsidR="00343055" w:rsidRPr="00343055" w:rsidRDefault="00343055" w:rsidP="00343055">
      <w:pPr>
        <w:ind w:left="720" w:hanging="720"/>
        <w:rPr>
          <w:sz w:val="20"/>
          <w:szCs w:val="20"/>
        </w:rPr>
      </w:pPr>
      <w:r w:rsidRPr="00343055">
        <w:rPr>
          <w:sz w:val="20"/>
          <w:szCs w:val="20"/>
        </w:rPr>
        <w:t>MCDPH. 2019. “Heat-Associated Deaths in Maricopa County, AZ, Final Report for 2019.” Maricopa County, AZ: Maricopa County Department of Public Health. https://www.maricopa.gov/ArchiveCenter/ViewFile/Item/4959.</w:t>
      </w:r>
    </w:p>
    <w:p w14:paraId="638FA2B0" w14:textId="77777777" w:rsidR="00343055" w:rsidRPr="00343055" w:rsidRDefault="00343055" w:rsidP="00343055">
      <w:pPr>
        <w:ind w:left="720" w:hanging="720"/>
        <w:rPr>
          <w:sz w:val="20"/>
          <w:szCs w:val="20"/>
        </w:rPr>
      </w:pPr>
      <w:proofErr w:type="spellStart"/>
      <w:r w:rsidRPr="00343055">
        <w:rPr>
          <w:sz w:val="20"/>
          <w:szCs w:val="20"/>
        </w:rPr>
        <w:t>Menardi</w:t>
      </w:r>
      <w:proofErr w:type="spellEnd"/>
      <w:r w:rsidRPr="00343055">
        <w:rPr>
          <w:sz w:val="20"/>
          <w:szCs w:val="20"/>
        </w:rPr>
        <w:t xml:space="preserve">, Giovanna, and Nicola </w:t>
      </w:r>
      <w:proofErr w:type="spellStart"/>
      <w:r w:rsidRPr="00343055">
        <w:rPr>
          <w:sz w:val="20"/>
          <w:szCs w:val="20"/>
        </w:rPr>
        <w:t>Torelli</w:t>
      </w:r>
      <w:proofErr w:type="spellEnd"/>
      <w:r w:rsidRPr="00343055">
        <w:rPr>
          <w:sz w:val="20"/>
          <w:szCs w:val="20"/>
        </w:rPr>
        <w:t xml:space="preserve">. 2014. “Training and Assessing Classification Rules with Imbalanced Data.” </w:t>
      </w:r>
      <w:r w:rsidRPr="00343055">
        <w:rPr>
          <w:i/>
          <w:iCs/>
          <w:sz w:val="20"/>
          <w:szCs w:val="20"/>
        </w:rPr>
        <w:t>Data Mining and Knowledge Discovery</w:t>
      </w:r>
      <w:r w:rsidRPr="00343055">
        <w:rPr>
          <w:sz w:val="20"/>
          <w:szCs w:val="20"/>
        </w:rPr>
        <w:t xml:space="preserve"> 28 (1): 92–122. https://doi.org/10.1007/s10618-012-0295-5.</w:t>
      </w:r>
    </w:p>
    <w:p w14:paraId="18613319" w14:textId="77777777" w:rsidR="00343055" w:rsidRPr="00343055" w:rsidRDefault="00343055" w:rsidP="00343055">
      <w:pPr>
        <w:ind w:left="720" w:hanging="720"/>
        <w:rPr>
          <w:sz w:val="20"/>
          <w:szCs w:val="20"/>
        </w:rPr>
      </w:pPr>
      <w:r w:rsidRPr="00343055">
        <w:rPr>
          <w:sz w:val="20"/>
          <w:szCs w:val="20"/>
        </w:rPr>
        <w:t xml:space="preserve">Meyer, David, Evgenia </w:t>
      </w:r>
      <w:proofErr w:type="spellStart"/>
      <w:r w:rsidRPr="00343055">
        <w:rPr>
          <w:sz w:val="20"/>
          <w:szCs w:val="20"/>
        </w:rPr>
        <w:t>Dimitriadou</w:t>
      </w:r>
      <w:proofErr w:type="spellEnd"/>
      <w:r w:rsidRPr="00343055">
        <w:rPr>
          <w:sz w:val="20"/>
          <w:szCs w:val="20"/>
        </w:rPr>
        <w:t xml:space="preserve">, Kurt </w:t>
      </w:r>
      <w:proofErr w:type="spellStart"/>
      <w:r w:rsidRPr="00343055">
        <w:rPr>
          <w:sz w:val="20"/>
          <w:szCs w:val="20"/>
        </w:rPr>
        <w:t>Hornik</w:t>
      </w:r>
      <w:proofErr w:type="spellEnd"/>
      <w:r w:rsidRPr="00343055">
        <w:rPr>
          <w:sz w:val="20"/>
          <w:szCs w:val="20"/>
        </w:rPr>
        <w:t xml:space="preserve">, Andreas </w:t>
      </w:r>
      <w:proofErr w:type="spellStart"/>
      <w:r w:rsidRPr="00343055">
        <w:rPr>
          <w:sz w:val="20"/>
          <w:szCs w:val="20"/>
        </w:rPr>
        <w:t>Weingessel</w:t>
      </w:r>
      <w:proofErr w:type="spellEnd"/>
      <w:r w:rsidRPr="00343055">
        <w:rPr>
          <w:sz w:val="20"/>
          <w:szCs w:val="20"/>
        </w:rPr>
        <w:t xml:space="preserve">, Friedrich </w:t>
      </w:r>
      <w:proofErr w:type="spellStart"/>
      <w:r w:rsidRPr="00343055">
        <w:rPr>
          <w:sz w:val="20"/>
          <w:szCs w:val="20"/>
        </w:rPr>
        <w:t>Leisch</w:t>
      </w:r>
      <w:proofErr w:type="spellEnd"/>
      <w:r w:rsidRPr="00343055">
        <w:rPr>
          <w:sz w:val="20"/>
          <w:szCs w:val="20"/>
        </w:rPr>
        <w:t xml:space="preserve">, </w:t>
      </w:r>
      <w:proofErr w:type="spellStart"/>
      <w:r w:rsidRPr="00343055">
        <w:rPr>
          <w:sz w:val="20"/>
          <w:szCs w:val="20"/>
        </w:rPr>
        <w:t>Chih</w:t>
      </w:r>
      <w:proofErr w:type="spellEnd"/>
      <w:r w:rsidRPr="00343055">
        <w:rPr>
          <w:sz w:val="20"/>
          <w:szCs w:val="20"/>
        </w:rPr>
        <w:t>-Chung Chang (</w:t>
      </w:r>
      <w:proofErr w:type="spellStart"/>
      <w:r w:rsidRPr="00343055">
        <w:rPr>
          <w:sz w:val="20"/>
          <w:szCs w:val="20"/>
        </w:rPr>
        <w:t>libsvm</w:t>
      </w:r>
      <w:proofErr w:type="spellEnd"/>
      <w:r w:rsidRPr="00343055">
        <w:rPr>
          <w:sz w:val="20"/>
          <w:szCs w:val="20"/>
        </w:rPr>
        <w:t xml:space="preserve"> C++-code), and </w:t>
      </w:r>
      <w:proofErr w:type="spellStart"/>
      <w:r w:rsidRPr="00343055">
        <w:rPr>
          <w:sz w:val="20"/>
          <w:szCs w:val="20"/>
        </w:rPr>
        <w:t>Chih</w:t>
      </w:r>
      <w:proofErr w:type="spellEnd"/>
      <w:r w:rsidRPr="00343055">
        <w:rPr>
          <w:sz w:val="20"/>
          <w:szCs w:val="20"/>
        </w:rPr>
        <w:t>-Chen Lin (</w:t>
      </w:r>
      <w:proofErr w:type="spellStart"/>
      <w:r w:rsidRPr="00343055">
        <w:rPr>
          <w:sz w:val="20"/>
          <w:szCs w:val="20"/>
        </w:rPr>
        <w:t>libsvm</w:t>
      </w:r>
      <w:proofErr w:type="spellEnd"/>
      <w:r w:rsidRPr="00343055">
        <w:rPr>
          <w:sz w:val="20"/>
          <w:szCs w:val="20"/>
        </w:rPr>
        <w:t xml:space="preserve"> C++-code). 2023. “E1071: </w:t>
      </w:r>
      <w:proofErr w:type="spellStart"/>
      <w:r w:rsidRPr="00343055">
        <w:rPr>
          <w:sz w:val="20"/>
          <w:szCs w:val="20"/>
        </w:rPr>
        <w:t>Misc</w:t>
      </w:r>
      <w:proofErr w:type="spellEnd"/>
      <w:r w:rsidRPr="00343055">
        <w:rPr>
          <w:sz w:val="20"/>
          <w:szCs w:val="20"/>
        </w:rPr>
        <w:t xml:space="preserve"> Functions of the Department of Statistics, Probability Theory Group (Formerly: E1071), TU Wien.” https://cran.r-project.org/web/packages/e1071/index.html.</w:t>
      </w:r>
    </w:p>
    <w:p w14:paraId="63F214E8" w14:textId="77777777" w:rsidR="00343055" w:rsidRPr="00343055" w:rsidRDefault="00343055" w:rsidP="00343055">
      <w:pPr>
        <w:ind w:left="720" w:hanging="720"/>
        <w:rPr>
          <w:sz w:val="20"/>
          <w:szCs w:val="20"/>
        </w:rPr>
      </w:pPr>
      <w:proofErr w:type="spellStart"/>
      <w:r w:rsidRPr="00343055">
        <w:rPr>
          <w:sz w:val="20"/>
          <w:szCs w:val="20"/>
        </w:rPr>
        <w:t>Milborrow</w:t>
      </w:r>
      <w:proofErr w:type="spellEnd"/>
      <w:r w:rsidRPr="00343055">
        <w:rPr>
          <w:sz w:val="20"/>
          <w:szCs w:val="20"/>
        </w:rPr>
        <w:t>, Stephen. 2023. “Earth: Multivariate Adaptive Regression Splines.” https://cran.r-project.org/web/packages/earth/index.html.</w:t>
      </w:r>
    </w:p>
    <w:p w14:paraId="5918E56A" w14:textId="77777777" w:rsidR="00343055" w:rsidRPr="00343055" w:rsidRDefault="00343055" w:rsidP="00343055">
      <w:pPr>
        <w:ind w:left="720" w:hanging="720"/>
        <w:rPr>
          <w:sz w:val="20"/>
          <w:szCs w:val="20"/>
        </w:rPr>
      </w:pPr>
      <w:r w:rsidRPr="00343055">
        <w:rPr>
          <w:sz w:val="20"/>
          <w:szCs w:val="20"/>
        </w:rPr>
        <w:t>Ministry of Health. 2023. “Province Launches New Initiative to Protect People during Extreme Heat Emergencies | BC Gov News.” The official website of the Government of British Columbia. BC Gov News. June 27, 2023. https://news.gov.bc.ca/releases/2023HLTH0095-001044.</w:t>
      </w:r>
    </w:p>
    <w:p w14:paraId="2B260B3F" w14:textId="77777777" w:rsidR="00343055" w:rsidRPr="00343055" w:rsidRDefault="00343055" w:rsidP="00343055">
      <w:pPr>
        <w:ind w:left="720" w:hanging="720"/>
        <w:rPr>
          <w:sz w:val="20"/>
          <w:szCs w:val="20"/>
        </w:rPr>
      </w:pPr>
      <w:r w:rsidRPr="00343055">
        <w:rPr>
          <w:sz w:val="20"/>
          <w:szCs w:val="20"/>
        </w:rPr>
        <w:lastRenderedPageBreak/>
        <w:t xml:space="preserve">Naughton, Mary P, Alden Henderson, Maria C </w:t>
      </w:r>
      <w:proofErr w:type="spellStart"/>
      <w:r w:rsidRPr="00343055">
        <w:rPr>
          <w:sz w:val="20"/>
          <w:szCs w:val="20"/>
        </w:rPr>
        <w:t>Mirabelli</w:t>
      </w:r>
      <w:proofErr w:type="spellEnd"/>
      <w:r w:rsidRPr="00343055">
        <w:rPr>
          <w:sz w:val="20"/>
          <w:szCs w:val="20"/>
        </w:rPr>
        <w:t xml:space="preserve">, Reinhard Kaiser, John L Wilhelm, Stephanie M </w:t>
      </w:r>
      <w:proofErr w:type="spellStart"/>
      <w:r w:rsidRPr="00343055">
        <w:rPr>
          <w:sz w:val="20"/>
          <w:szCs w:val="20"/>
        </w:rPr>
        <w:t>Kieszak</w:t>
      </w:r>
      <w:proofErr w:type="spellEnd"/>
      <w:r w:rsidRPr="00343055">
        <w:rPr>
          <w:sz w:val="20"/>
          <w:szCs w:val="20"/>
        </w:rPr>
        <w:t xml:space="preserve">, Carol H Rubin, and Michael A </w:t>
      </w:r>
      <w:proofErr w:type="spellStart"/>
      <w:r w:rsidRPr="00343055">
        <w:rPr>
          <w:sz w:val="20"/>
          <w:szCs w:val="20"/>
        </w:rPr>
        <w:t>McGeehin</w:t>
      </w:r>
      <w:proofErr w:type="spellEnd"/>
      <w:r w:rsidRPr="00343055">
        <w:rPr>
          <w:sz w:val="20"/>
          <w:szCs w:val="20"/>
        </w:rPr>
        <w:t xml:space="preserve">. 2002. “Heat-Related Mortality during a 1999 Heat Wave in Chicago1 1The Full Text of This Article Is Available via AJPM Online at Www.Ajpm-Online.Net.” </w:t>
      </w:r>
      <w:r w:rsidRPr="00343055">
        <w:rPr>
          <w:i/>
          <w:iCs/>
          <w:sz w:val="20"/>
          <w:szCs w:val="20"/>
        </w:rPr>
        <w:t>American Journal of Preventive Medicine</w:t>
      </w:r>
      <w:r w:rsidRPr="00343055">
        <w:rPr>
          <w:sz w:val="20"/>
          <w:szCs w:val="20"/>
        </w:rPr>
        <w:t xml:space="preserve"> 22 (4): 221–27. https://doi.org/10.1016/S0749-3797(02)00421-X.</w:t>
      </w:r>
    </w:p>
    <w:p w14:paraId="6D8A2D67" w14:textId="77777777" w:rsidR="00343055" w:rsidRPr="00343055" w:rsidRDefault="00343055" w:rsidP="00343055">
      <w:pPr>
        <w:ind w:left="720" w:hanging="720"/>
        <w:rPr>
          <w:sz w:val="20"/>
          <w:szCs w:val="20"/>
        </w:rPr>
      </w:pPr>
      <w:r w:rsidRPr="00343055">
        <w:rPr>
          <w:sz w:val="20"/>
          <w:szCs w:val="20"/>
        </w:rPr>
        <w:t xml:space="preserve">Nayak, S. G., S. Shrestha, P. L. Kinney, Z. Ross, S. C. Sheridan, C. I. </w:t>
      </w:r>
      <w:proofErr w:type="spellStart"/>
      <w:r w:rsidRPr="00343055">
        <w:rPr>
          <w:sz w:val="20"/>
          <w:szCs w:val="20"/>
        </w:rPr>
        <w:t>Pantea</w:t>
      </w:r>
      <w:proofErr w:type="spellEnd"/>
      <w:r w:rsidRPr="00343055">
        <w:rPr>
          <w:sz w:val="20"/>
          <w:szCs w:val="20"/>
        </w:rPr>
        <w:t xml:space="preserve">, W. H. Hsu, N. </w:t>
      </w:r>
      <w:proofErr w:type="spellStart"/>
      <w:r w:rsidRPr="00343055">
        <w:rPr>
          <w:sz w:val="20"/>
          <w:szCs w:val="20"/>
        </w:rPr>
        <w:t>Muscatiello</w:t>
      </w:r>
      <w:proofErr w:type="spellEnd"/>
      <w:r w:rsidRPr="00343055">
        <w:rPr>
          <w:sz w:val="20"/>
          <w:szCs w:val="20"/>
        </w:rPr>
        <w:t xml:space="preserve">, and S. A. Hwang. 2018. “Development of a Heat Vulnerability Index for New York State.” </w:t>
      </w:r>
      <w:r w:rsidRPr="00343055">
        <w:rPr>
          <w:i/>
          <w:iCs/>
          <w:sz w:val="20"/>
          <w:szCs w:val="20"/>
        </w:rPr>
        <w:t>Public Health</w:t>
      </w:r>
      <w:r w:rsidRPr="00343055">
        <w:rPr>
          <w:sz w:val="20"/>
          <w:szCs w:val="20"/>
        </w:rPr>
        <w:t>, Special issue on Health and high temperatures, 161 (August): 127–37. https://doi.org/10.1016/j.puhe.2017.09.006.</w:t>
      </w:r>
    </w:p>
    <w:p w14:paraId="68FCA720" w14:textId="77777777" w:rsidR="00343055" w:rsidRPr="00343055" w:rsidRDefault="00343055" w:rsidP="00343055">
      <w:pPr>
        <w:ind w:left="720" w:hanging="720"/>
        <w:rPr>
          <w:sz w:val="20"/>
          <w:szCs w:val="20"/>
        </w:rPr>
      </w:pPr>
      <w:r w:rsidRPr="00343055">
        <w:rPr>
          <w:sz w:val="20"/>
          <w:szCs w:val="20"/>
        </w:rPr>
        <w:t xml:space="preserve">New, Joshua, Mark Adams, Eric Garrison, Brett Bass, and </w:t>
      </w:r>
      <w:proofErr w:type="spellStart"/>
      <w:r w:rsidRPr="00343055">
        <w:rPr>
          <w:sz w:val="20"/>
          <w:szCs w:val="20"/>
        </w:rPr>
        <w:t>Tianjing</w:t>
      </w:r>
      <w:proofErr w:type="spellEnd"/>
      <w:r w:rsidRPr="00343055">
        <w:rPr>
          <w:sz w:val="20"/>
          <w:szCs w:val="20"/>
        </w:rPr>
        <w:t xml:space="preserve"> Guo. 2020. “Urban-Scale Energy Modeling: Scaling Beyond Tax Assessor Data.” </w:t>
      </w:r>
      <w:proofErr w:type="gramStart"/>
      <w:r w:rsidRPr="00343055">
        <w:rPr>
          <w:sz w:val="20"/>
          <w:szCs w:val="20"/>
        </w:rPr>
        <w:t>In ,</w:t>
      </w:r>
      <w:proofErr w:type="gramEnd"/>
      <w:r w:rsidRPr="00343055">
        <w:rPr>
          <w:sz w:val="20"/>
          <w:szCs w:val="20"/>
        </w:rPr>
        <w:t xml:space="preserve"> 7. 2020: ASHRAE and IBPSA-USA.</w:t>
      </w:r>
    </w:p>
    <w:p w14:paraId="3FA4673E" w14:textId="77777777" w:rsidR="00343055" w:rsidRPr="00343055" w:rsidRDefault="00343055" w:rsidP="00343055">
      <w:pPr>
        <w:ind w:left="720" w:hanging="720"/>
        <w:rPr>
          <w:sz w:val="20"/>
          <w:szCs w:val="20"/>
        </w:rPr>
      </w:pPr>
      <w:proofErr w:type="spellStart"/>
      <w:r w:rsidRPr="00343055">
        <w:rPr>
          <w:sz w:val="20"/>
          <w:szCs w:val="20"/>
        </w:rPr>
        <w:t>Nibbering</w:t>
      </w:r>
      <w:proofErr w:type="spellEnd"/>
      <w:r w:rsidRPr="00343055">
        <w:rPr>
          <w:sz w:val="20"/>
          <w:szCs w:val="20"/>
        </w:rPr>
        <w:t xml:space="preserve">, Didier, and Trevor J. Hastie. 2022. “Multiclass-Penalized Logistic Regression.” </w:t>
      </w:r>
      <w:r w:rsidRPr="00343055">
        <w:rPr>
          <w:i/>
          <w:iCs/>
          <w:sz w:val="20"/>
          <w:szCs w:val="20"/>
        </w:rPr>
        <w:t>Computational Statistics &amp; Data Analysis</w:t>
      </w:r>
      <w:r w:rsidRPr="00343055">
        <w:rPr>
          <w:sz w:val="20"/>
          <w:szCs w:val="20"/>
        </w:rPr>
        <w:t xml:space="preserve"> 169 (May): 107414. https://doi.org/10.1016/j.csda.2021.107414.</w:t>
      </w:r>
    </w:p>
    <w:p w14:paraId="21198F97" w14:textId="77777777" w:rsidR="00343055" w:rsidRPr="00343055" w:rsidRDefault="00343055" w:rsidP="00343055">
      <w:pPr>
        <w:ind w:left="720" w:hanging="720"/>
        <w:rPr>
          <w:sz w:val="20"/>
          <w:szCs w:val="20"/>
        </w:rPr>
      </w:pPr>
      <w:proofErr w:type="spellStart"/>
      <w:r w:rsidRPr="00343055">
        <w:rPr>
          <w:sz w:val="20"/>
          <w:szCs w:val="20"/>
        </w:rPr>
        <w:t>Obradovich</w:t>
      </w:r>
      <w:proofErr w:type="spellEnd"/>
      <w:r w:rsidRPr="00343055">
        <w:rPr>
          <w:sz w:val="20"/>
          <w:szCs w:val="20"/>
        </w:rPr>
        <w:t xml:space="preserve">, Nick, Robyn Migliorini, Sara C. Mednick, and James H. Fowler. 2017. “Nighttime Temperature and Human Sleep Loss in a Changing Climate.” </w:t>
      </w:r>
      <w:r w:rsidRPr="00343055">
        <w:rPr>
          <w:i/>
          <w:iCs/>
          <w:sz w:val="20"/>
          <w:szCs w:val="20"/>
        </w:rPr>
        <w:t>Science Advances</w:t>
      </w:r>
      <w:r w:rsidRPr="00343055">
        <w:rPr>
          <w:sz w:val="20"/>
          <w:szCs w:val="20"/>
        </w:rPr>
        <w:t xml:space="preserve"> 3 (5): e1601555. https://doi.org/10.1126/sciadv.1601555.</w:t>
      </w:r>
    </w:p>
    <w:p w14:paraId="6CA65411" w14:textId="77777777" w:rsidR="00343055" w:rsidRPr="00343055" w:rsidRDefault="00343055" w:rsidP="00343055">
      <w:pPr>
        <w:ind w:left="720" w:hanging="720"/>
        <w:rPr>
          <w:sz w:val="20"/>
          <w:szCs w:val="20"/>
        </w:rPr>
      </w:pPr>
      <w:r w:rsidRPr="00343055">
        <w:rPr>
          <w:sz w:val="20"/>
          <w:szCs w:val="20"/>
        </w:rPr>
        <w:t xml:space="preserve">O’Neill, Marie S., Antonella </w:t>
      </w:r>
      <w:proofErr w:type="spellStart"/>
      <w:r w:rsidRPr="00343055">
        <w:rPr>
          <w:sz w:val="20"/>
          <w:szCs w:val="20"/>
        </w:rPr>
        <w:t>Zanobetti</w:t>
      </w:r>
      <w:proofErr w:type="spellEnd"/>
      <w:r w:rsidRPr="00343055">
        <w:rPr>
          <w:sz w:val="20"/>
          <w:szCs w:val="20"/>
        </w:rPr>
        <w:t xml:space="preserve">, and Joel Schwartz. 2003. “Modifiers of the Temperature and Mortality Association in Seven US Cities.” </w:t>
      </w:r>
      <w:r w:rsidRPr="00343055">
        <w:rPr>
          <w:i/>
          <w:iCs/>
          <w:sz w:val="20"/>
          <w:szCs w:val="20"/>
        </w:rPr>
        <w:t>American Journal of Epidemiology</w:t>
      </w:r>
      <w:r w:rsidRPr="00343055">
        <w:rPr>
          <w:sz w:val="20"/>
          <w:szCs w:val="20"/>
        </w:rPr>
        <w:t xml:space="preserve"> 157 (12): 1074–82. https://doi.org/10.1093/aje/kwg096.</w:t>
      </w:r>
    </w:p>
    <w:p w14:paraId="43F40391" w14:textId="77777777" w:rsidR="00343055" w:rsidRPr="00343055" w:rsidRDefault="00343055" w:rsidP="00343055">
      <w:pPr>
        <w:ind w:left="720" w:hanging="720"/>
        <w:rPr>
          <w:sz w:val="20"/>
          <w:szCs w:val="20"/>
        </w:rPr>
      </w:pPr>
      <w:r w:rsidRPr="00343055">
        <w:rPr>
          <w:sz w:val="20"/>
          <w:szCs w:val="20"/>
        </w:rPr>
        <w:t xml:space="preserve">———. 2005. “Disparities by Race in Heat-Related Mortality in Four US Cities: The Role of Air Conditioning Prevalence.” </w:t>
      </w:r>
      <w:r w:rsidRPr="00343055">
        <w:rPr>
          <w:i/>
          <w:iCs/>
          <w:sz w:val="20"/>
          <w:szCs w:val="20"/>
        </w:rPr>
        <w:t>Journal of Urban Health</w:t>
      </w:r>
      <w:r w:rsidRPr="00343055">
        <w:rPr>
          <w:sz w:val="20"/>
          <w:szCs w:val="20"/>
        </w:rPr>
        <w:t xml:space="preserve"> 82 (2): 191–97. https://doi.org/10.1093/jurban/jti043.</w:t>
      </w:r>
    </w:p>
    <w:p w14:paraId="0339A107" w14:textId="77777777" w:rsidR="00343055" w:rsidRPr="00343055" w:rsidRDefault="00343055" w:rsidP="00343055">
      <w:pPr>
        <w:ind w:left="720" w:hanging="720"/>
        <w:rPr>
          <w:sz w:val="20"/>
          <w:szCs w:val="20"/>
        </w:rPr>
      </w:pPr>
      <w:proofErr w:type="spellStart"/>
      <w:r w:rsidRPr="00343055">
        <w:rPr>
          <w:sz w:val="20"/>
          <w:szCs w:val="20"/>
        </w:rPr>
        <w:t>Ostro</w:t>
      </w:r>
      <w:proofErr w:type="spellEnd"/>
      <w:r w:rsidRPr="00343055">
        <w:rPr>
          <w:sz w:val="20"/>
          <w:szCs w:val="20"/>
        </w:rPr>
        <w:t xml:space="preserve">, Bart D., Lindsey A. Roth, Rochelle S. Green, and Rupa </w:t>
      </w:r>
      <w:proofErr w:type="spellStart"/>
      <w:r w:rsidRPr="00343055">
        <w:rPr>
          <w:sz w:val="20"/>
          <w:szCs w:val="20"/>
        </w:rPr>
        <w:t>Basu</w:t>
      </w:r>
      <w:proofErr w:type="spellEnd"/>
      <w:r w:rsidRPr="00343055">
        <w:rPr>
          <w:sz w:val="20"/>
          <w:szCs w:val="20"/>
        </w:rPr>
        <w:t xml:space="preserve">. 2009. “Estimating the Mortality Effect of the July 2006 California Heat Wave.” </w:t>
      </w:r>
      <w:r w:rsidRPr="00343055">
        <w:rPr>
          <w:i/>
          <w:iCs/>
          <w:sz w:val="20"/>
          <w:szCs w:val="20"/>
        </w:rPr>
        <w:t>Environmental Research</w:t>
      </w:r>
      <w:r w:rsidRPr="00343055">
        <w:rPr>
          <w:sz w:val="20"/>
          <w:szCs w:val="20"/>
        </w:rPr>
        <w:t xml:space="preserve"> 109 (5): 614–19. https://doi.org/10.1016/j.envres.2009.03.010.</w:t>
      </w:r>
    </w:p>
    <w:p w14:paraId="54E34ABB" w14:textId="77777777" w:rsidR="00343055" w:rsidRPr="00343055" w:rsidRDefault="00343055" w:rsidP="00343055">
      <w:pPr>
        <w:ind w:left="720" w:hanging="720"/>
        <w:rPr>
          <w:sz w:val="20"/>
          <w:szCs w:val="20"/>
        </w:rPr>
      </w:pPr>
      <w:proofErr w:type="spellStart"/>
      <w:r w:rsidRPr="00343055">
        <w:rPr>
          <w:sz w:val="20"/>
          <w:szCs w:val="20"/>
        </w:rPr>
        <w:t>Oudin</w:t>
      </w:r>
      <w:proofErr w:type="spellEnd"/>
      <w:r w:rsidRPr="00343055">
        <w:rPr>
          <w:sz w:val="20"/>
          <w:szCs w:val="20"/>
        </w:rPr>
        <w:t xml:space="preserve"> </w:t>
      </w:r>
      <w:proofErr w:type="spellStart"/>
      <w:r w:rsidRPr="00343055">
        <w:rPr>
          <w:sz w:val="20"/>
          <w:szCs w:val="20"/>
        </w:rPr>
        <w:t>Åström</w:t>
      </w:r>
      <w:proofErr w:type="spellEnd"/>
      <w:r w:rsidRPr="00343055">
        <w:rPr>
          <w:sz w:val="20"/>
          <w:szCs w:val="20"/>
        </w:rPr>
        <w:t xml:space="preserve">, Daniel, Forsberg </w:t>
      </w:r>
      <w:proofErr w:type="spellStart"/>
      <w:r w:rsidRPr="00343055">
        <w:rPr>
          <w:sz w:val="20"/>
          <w:szCs w:val="20"/>
        </w:rPr>
        <w:t>Bertil</w:t>
      </w:r>
      <w:proofErr w:type="spellEnd"/>
      <w:r w:rsidRPr="00343055">
        <w:rPr>
          <w:sz w:val="20"/>
          <w:szCs w:val="20"/>
        </w:rPr>
        <w:t xml:space="preserve">, and </w:t>
      </w:r>
      <w:proofErr w:type="spellStart"/>
      <w:r w:rsidRPr="00343055">
        <w:rPr>
          <w:sz w:val="20"/>
          <w:szCs w:val="20"/>
        </w:rPr>
        <w:t>Rocklöv</w:t>
      </w:r>
      <w:proofErr w:type="spellEnd"/>
      <w:r w:rsidRPr="00343055">
        <w:rPr>
          <w:sz w:val="20"/>
          <w:szCs w:val="20"/>
        </w:rPr>
        <w:t xml:space="preserve"> </w:t>
      </w:r>
      <w:proofErr w:type="spellStart"/>
      <w:r w:rsidRPr="00343055">
        <w:rPr>
          <w:sz w:val="20"/>
          <w:szCs w:val="20"/>
        </w:rPr>
        <w:t>Joacim</w:t>
      </w:r>
      <w:proofErr w:type="spellEnd"/>
      <w:r w:rsidRPr="00343055">
        <w:rPr>
          <w:sz w:val="20"/>
          <w:szCs w:val="20"/>
        </w:rPr>
        <w:t xml:space="preserve">. 2011. “Heat Wave Impact on Morbidity and Mortality in the Elderly Population: A Review of Recent Studies.” </w:t>
      </w:r>
      <w:proofErr w:type="spellStart"/>
      <w:r w:rsidRPr="00343055">
        <w:rPr>
          <w:i/>
          <w:iCs/>
          <w:sz w:val="20"/>
          <w:szCs w:val="20"/>
        </w:rPr>
        <w:t>Maturitas</w:t>
      </w:r>
      <w:proofErr w:type="spellEnd"/>
      <w:r w:rsidRPr="00343055">
        <w:rPr>
          <w:sz w:val="20"/>
          <w:szCs w:val="20"/>
        </w:rPr>
        <w:t xml:space="preserve"> 69 (2): 99–105. https://doi.org/10.1016/j.maturitas.2011.03.008.</w:t>
      </w:r>
    </w:p>
    <w:p w14:paraId="2EB6C2D3" w14:textId="77777777" w:rsidR="00343055" w:rsidRPr="00343055" w:rsidRDefault="00343055" w:rsidP="00343055">
      <w:pPr>
        <w:ind w:left="720" w:hanging="720"/>
        <w:rPr>
          <w:sz w:val="20"/>
          <w:szCs w:val="20"/>
        </w:rPr>
      </w:pPr>
      <w:r w:rsidRPr="00343055">
        <w:rPr>
          <w:sz w:val="20"/>
          <w:szCs w:val="20"/>
        </w:rPr>
        <w:t xml:space="preserve">Pathan, A., A. </w:t>
      </w:r>
      <w:proofErr w:type="spellStart"/>
      <w:r w:rsidRPr="00343055">
        <w:rPr>
          <w:sz w:val="20"/>
          <w:szCs w:val="20"/>
        </w:rPr>
        <w:t>Mavrogianni</w:t>
      </w:r>
      <w:proofErr w:type="spellEnd"/>
      <w:r w:rsidRPr="00343055">
        <w:rPr>
          <w:sz w:val="20"/>
          <w:szCs w:val="20"/>
        </w:rPr>
        <w:t xml:space="preserve">, A. Summerfield, T. </w:t>
      </w:r>
      <w:proofErr w:type="spellStart"/>
      <w:r w:rsidRPr="00343055">
        <w:rPr>
          <w:sz w:val="20"/>
          <w:szCs w:val="20"/>
        </w:rPr>
        <w:t>Oreszczyn</w:t>
      </w:r>
      <w:proofErr w:type="spellEnd"/>
      <w:r w:rsidRPr="00343055">
        <w:rPr>
          <w:sz w:val="20"/>
          <w:szCs w:val="20"/>
        </w:rPr>
        <w:t xml:space="preserve">, and M. Davies. 2017. “Monitoring Summer Indoor Overheating in the London Housing Stock.” </w:t>
      </w:r>
      <w:r w:rsidRPr="00343055">
        <w:rPr>
          <w:i/>
          <w:iCs/>
          <w:sz w:val="20"/>
          <w:szCs w:val="20"/>
        </w:rPr>
        <w:t>Energy and Buildings</w:t>
      </w:r>
      <w:r w:rsidRPr="00343055">
        <w:rPr>
          <w:sz w:val="20"/>
          <w:szCs w:val="20"/>
        </w:rPr>
        <w:t xml:space="preserve"> 141 (April): 361–78. https://doi.org/10.1016/j.enbuild.2017.02.049.</w:t>
      </w:r>
    </w:p>
    <w:p w14:paraId="345CEFCC" w14:textId="77777777" w:rsidR="00343055" w:rsidRPr="00343055" w:rsidRDefault="00343055" w:rsidP="00343055">
      <w:pPr>
        <w:ind w:left="720" w:hanging="720"/>
        <w:rPr>
          <w:sz w:val="20"/>
          <w:szCs w:val="20"/>
        </w:rPr>
      </w:pPr>
      <w:r w:rsidRPr="00343055">
        <w:rPr>
          <w:sz w:val="20"/>
          <w:szCs w:val="20"/>
        </w:rPr>
        <w:t xml:space="preserve">Peters, Andrea, </w:t>
      </w:r>
      <w:proofErr w:type="spellStart"/>
      <w:r w:rsidRPr="00343055">
        <w:rPr>
          <w:sz w:val="20"/>
          <w:szCs w:val="20"/>
        </w:rPr>
        <w:t>Torsten</w:t>
      </w:r>
      <w:proofErr w:type="spellEnd"/>
      <w:r w:rsidRPr="00343055">
        <w:rPr>
          <w:sz w:val="20"/>
          <w:szCs w:val="20"/>
        </w:rPr>
        <w:t xml:space="preserve"> </w:t>
      </w:r>
      <w:proofErr w:type="spellStart"/>
      <w:r w:rsidRPr="00343055">
        <w:rPr>
          <w:sz w:val="20"/>
          <w:szCs w:val="20"/>
        </w:rPr>
        <w:t>Hothorn</w:t>
      </w:r>
      <w:proofErr w:type="spellEnd"/>
      <w:r w:rsidRPr="00343055">
        <w:rPr>
          <w:sz w:val="20"/>
          <w:szCs w:val="20"/>
        </w:rPr>
        <w:t xml:space="preserve">, Brian D. Ripley, Terry </w:t>
      </w:r>
      <w:proofErr w:type="spellStart"/>
      <w:r w:rsidRPr="00343055">
        <w:rPr>
          <w:sz w:val="20"/>
          <w:szCs w:val="20"/>
        </w:rPr>
        <w:t>Therneau</w:t>
      </w:r>
      <w:proofErr w:type="spellEnd"/>
      <w:r w:rsidRPr="00343055">
        <w:rPr>
          <w:sz w:val="20"/>
          <w:szCs w:val="20"/>
        </w:rPr>
        <w:t>, and Beth Atkinson. 2023. “</w:t>
      </w:r>
      <w:proofErr w:type="spellStart"/>
      <w:r w:rsidRPr="00343055">
        <w:rPr>
          <w:sz w:val="20"/>
          <w:szCs w:val="20"/>
        </w:rPr>
        <w:t>Ipred</w:t>
      </w:r>
      <w:proofErr w:type="spellEnd"/>
      <w:r w:rsidRPr="00343055">
        <w:rPr>
          <w:sz w:val="20"/>
          <w:szCs w:val="20"/>
        </w:rPr>
        <w:t>: Improved Predictors.” https://cran.r-project.org/web/packages/ipred/index.html.</w:t>
      </w:r>
    </w:p>
    <w:p w14:paraId="6C682219" w14:textId="77777777" w:rsidR="00343055" w:rsidRPr="00343055" w:rsidRDefault="00343055" w:rsidP="00343055">
      <w:pPr>
        <w:ind w:left="720" w:hanging="720"/>
        <w:rPr>
          <w:sz w:val="20"/>
          <w:szCs w:val="20"/>
        </w:rPr>
      </w:pPr>
      <w:r w:rsidRPr="00343055">
        <w:rPr>
          <w:sz w:val="20"/>
          <w:szCs w:val="20"/>
        </w:rPr>
        <w:t xml:space="preserve">Porritt, S. M., P. C. Cropper, L. Shao, and C. I. Goodier. 2012. “Ranking of Interventions to Reduce Dwelling Overheating during Heat Waves.” </w:t>
      </w:r>
      <w:r w:rsidRPr="00343055">
        <w:rPr>
          <w:i/>
          <w:iCs/>
          <w:sz w:val="20"/>
          <w:szCs w:val="20"/>
        </w:rPr>
        <w:t>Energy and Buildings</w:t>
      </w:r>
      <w:r w:rsidRPr="00343055">
        <w:rPr>
          <w:sz w:val="20"/>
          <w:szCs w:val="20"/>
        </w:rPr>
        <w:t>, Cool Roofs, Cool Pavements, Cool Cities, and Cool World, 55 (December): 16–27. https://doi.org/10.1016/j.enbuild.2012.01.043.</w:t>
      </w:r>
    </w:p>
    <w:p w14:paraId="71F113BD" w14:textId="77777777" w:rsidR="00343055" w:rsidRPr="00343055" w:rsidRDefault="00343055" w:rsidP="00343055">
      <w:pPr>
        <w:ind w:left="720" w:hanging="720"/>
        <w:rPr>
          <w:sz w:val="20"/>
          <w:szCs w:val="20"/>
        </w:rPr>
      </w:pPr>
      <w:r w:rsidRPr="00343055">
        <w:rPr>
          <w:sz w:val="20"/>
          <w:szCs w:val="20"/>
        </w:rPr>
        <w:t>R Core Team. 2022. “R: A Language and Environment for Statistical Computing.” Vienna, Austria: R Foundation for Statistical Computing. https://www.R-project.org/.</w:t>
      </w:r>
    </w:p>
    <w:p w14:paraId="488F20D6" w14:textId="77777777" w:rsidR="00343055" w:rsidRPr="00343055" w:rsidRDefault="00343055" w:rsidP="00343055">
      <w:pPr>
        <w:ind w:left="720" w:hanging="720"/>
        <w:rPr>
          <w:sz w:val="20"/>
          <w:szCs w:val="20"/>
        </w:rPr>
      </w:pPr>
      <w:r w:rsidRPr="00343055">
        <w:rPr>
          <w:sz w:val="20"/>
          <w:szCs w:val="20"/>
        </w:rPr>
        <w:t xml:space="preserve">Reid, Colleen E., Marie O’Neill, Gronlund, Carina J., Brines Shannon J., Brown Daniel G., Diez-Roux Ana V., and Schwartz Joel. 2009. “Mapping Community Determinants of Heat Vulnerability.” </w:t>
      </w:r>
      <w:r w:rsidRPr="00343055">
        <w:rPr>
          <w:i/>
          <w:iCs/>
          <w:sz w:val="20"/>
          <w:szCs w:val="20"/>
        </w:rPr>
        <w:t>Environmental Health Perspectives</w:t>
      </w:r>
      <w:r w:rsidRPr="00343055">
        <w:rPr>
          <w:sz w:val="20"/>
          <w:szCs w:val="20"/>
        </w:rPr>
        <w:t xml:space="preserve"> 117 (11): 1730–36. https://doi.org/10.1289/ehp.0900683.</w:t>
      </w:r>
    </w:p>
    <w:p w14:paraId="35EB903A" w14:textId="77777777" w:rsidR="00343055" w:rsidRPr="00343055" w:rsidRDefault="00343055" w:rsidP="00343055">
      <w:pPr>
        <w:ind w:left="720" w:hanging="720"/>
        <w:rPr>
          <w:sz w:val="20"/>
          <w:szCs w:val="20"/>
        </w:rPr>
      </w:pPr>
      <w:proofErr w:type="spellStart"/>
      <w:r w:rsidRPr="00343055">
        <w:rPr>
          <w:sz w:val="20"/>
          <w:szCs w:val="20"/>
        </w:rPr>
        <w:t>Rinner</w:t>
      </w:r>
      <w:proofErr w:type="spellEnd"/>
      <w:r w:rsidRPr="00343055">
        <w:rPr>
          <w:sz w:val="20"/>
          <w:szCs w:val="20"/>
        </w:rPr>
        <w:t xml:space="preserve">, Claus, Dianne </w:t>
      </w:r>
      <w:proofErr w:type="spellStart"/>
      <w:r w:rsidRPr="00343055">
        <w:rPr>
          <w:sz w:val="20"/>
          <w:szCs w:val="20"/>
        </w:rPr>
        <w:t>Patychuk</w:t>
      </w:r>
      <w:proofErr w:type="spellEnd"/>
      <w:r w:rsidRPr="00343055">
        <w:rPr>
          <w:sz w:val="20"/>
          <w:szCs w:val="20"/>
        </w:rPr>
        <w:t xml:space="preserve">, Kate </w:t>
      </w:r>
      <w:proofErr w:type="spellStart"/>
      <w:r w:rsidRPr="00343055">
        <w:rPr>
          <w:sz w:val="20"/>
          <w:szCs w:val="20"/>
        </w:rPr>
        <w:t>Bassil</w:t>
      </w:r>
      <w:proofErr w:type="spellEnd"/>
      <w:r w:rsidRPr="00343055">
        <w:rPr>
          <w:sz w:val="20"/>
          <w:szCs w:val="20"/>
        </w:rPr>
        <w:t xml:space="preserve">, Shiraz Nasr, Stephanie Gower, and Monica Campbell. 2010. “The Role of Maps in Neighborhood-Level Heat Vulnerability Assessment for the City of Toronto.” </w:t>
      </w:r>
      <w:r w:rsidRPr="00343055">
        <w:rPr>
          <w:i/>
          <w:iCs/>
          <w:sz w:val="20"/>
          <w:szCs w:val="20"/>
        </w:rPr>
        <w:lastRenderedPageBreak/>
        <w:t>Cartography and Geographic Information Science</w:t>
      </w:r>
      <w:r w:rsidRPr="00343055">
        <w:rPr>
          <w:sz w:val="20"/>
          <w:szCs w:val="20"/>
        </w:rPr>
        <w:t xml:space="preserve"> 37 (1): 31–44. https://doi.org/10.1559/152304010790588089.</w:t>
      </w:r>
    </w:p>
    <w:p w14:paraId="2908DCC9" w14:textId="77777777" w:rsidR="00343055" w:rsidRPr="00343055" w:rsidRDefault="00343055" w:rsidP="00343055">
      <w:pPr>
        <w:ind w:left="720" w:hanging="720"/>
        <w:rPr>
          <w:sz w:val="20"/>
          <w:szCs w:val="20"/>
        </w:rPr>
      </w:pPr>
      <w:r w:rsidRPr="00343055">
        <w:rPr>
          <w:sz w:val="20"/>
          <w:szCs w:val="20"/>
        </w:rPr>
        <w:t>Ripley, Brian, and William Venables. 2023. “</w:t>
      </w:r>
      <w:proofErr w:type="spellStart"/>
      <w:r w:rsidRPr="00343055">
        <w:rPr>
          <w:sz w:val="20"/>
          <w:szCs w:val="20"/>
        </w:rPr>
        <w:t>Nnet</w:t>
      </w:r>
      <w:proofErr w:type="spellEnd"/>
      <w:r w:rsidRPr="00343055">
        <w:rPr>
          <w:sz w:val="20"/>
          <w:szCs w:val="20"/>
        </w:rPr>
        <w:t>: Feed-Forward Neural Networks and Multinomial Log-Linear Models.” https://cran.r-project.org/web/packages/nnet/index.html.</w:t>
      </w:r>
    </w:p>
    <w:p w14:paraId="540ACB15" w14:textId="77777777" w:rsidR="00343055" w:rsidRPr="00343055" w:rsidRDefault="00343055" w:rsidP="00343055">
      <w:pPr>
        <w:ind w:left="720" w:hanging="720"/>
        <w:rPr>
          <w:sz w:val="20"/>
          <w:szCs w:val="20"/>
        </w:rPr>
      </w:pPr>
      <w:r w:rsidRPr="00343055">
        <w:rPr>
          <w:sz w:val="20"/>
          <w:szCs w:val="20"/>
        </w:rPr>
        <w:t>RStudio Team. 2021. “RStudio: Integrated Development Environment for R.” Boston, MA: RStudio, PBC. http://www.rstudio.com/.</w:t>
      </w:r>
    </w:p>
    <w:p w14:paraId="3D1DCA15" w14:textId="77777777" w:rsidR="00343055" w:rsidRPr="00343055" w:rsidRDefault="00343055" w:rsidP="00343055">
      <w:pPr>
        <w:ind w:left="720" w:hanging="720"/>
        <w:rPr>
          <w:sz w:val="20"/>
          <w:szCs w:val="20"/>
        </w:rPr>
      </w:pPr>
      <w:r w:rsidRPr="00343055">
        <w:rPr>
          <w:sz w:val="20"/>
          <w:szCs w:val="20"/>
        </w:rPr>
        <w:t xml:space="preserve">Samuelson, Holly, Amir </w:t>
      </w:r>
      <w:proofErr w:type="spellStart"/>
      <w:r w:rsidRPr="00343055">
        <w:rPr>
          <w:sz w:val="20"/>
          <w:szCs w:val="20"/>
        </w:rPr>
        <w:t>Baniassadi</w:t>
      </w:r>
      <w:proofErr w:type="spellEnd"/>
      <w:r w:rsidRPr="00343055">
        <w:rPr>
          <w:sz w:val="20"/>
          <w:szCs w:val="20"/>
        </w:rPr>
        <w:t xml:space="preserve">, and Pablo </w:t>
      </w:r>
      <w:proofErr w:type="spellStart"/>
      <w:r w:rsidRPr="00343055">
        <w:rPr>
          <w:sz w:val="20"/>
          <w:szCs w:val="20"/>
        </w:rPr>
        <w:t>Izaga</w:t>
      </w:r>
      <w:proofErr w:type="spellEnd"/>
      <w:r w:rsidRPr="00343055">
        <w:rPr>
          <w:sz w:val="20"/>
          <w:szCs w:val="20"/>
        </w:rPr>
        <w:t xml:space="preserve"> Gonzalez. 2020. “Beyond Energy Savings: Investigating the Co-Benefits of Heat Resilient Architecture.” </w:t>
      </w:r>
      <w:r w:rsidRPr="00343055">
        <w:rPr>
          <w:i/>
          <w:iCs/>
          <w:sz w:val="20"/>
          <w:szCs w:val="20"/>
        </w:rPr>
        <w:t>Energy</w:t>
      </w:r>
      <w:r w:rsidRPr="00343055">
        <w:rPr>
          <w:sz w:val="20"/>
          <w:szCs w:val="20"/>
        </w:rPr>
        <w:t xml:space="preserve"> 204 (August): 117886. https://doi.org/10.1016/j.energy.2020.117886.</w:t>
      </w:r>
    </w:p>
    <w:p w14:paraId="3ADE5F39" w14:textId="77777777" w:rsidR="00343055" w:rsidRPr="00343055" w:rsidRDefault="00343055" w:rsidP="00343055">
      <w:pPr>
        <w:ind w:left="720" w:hanging="720"/>
        <w:rPr>
          <w:sz w:val="20"/>
          <w:szCs w:val="20"/>
        </w:rPr>
      </w:pPr>
      <w:r w:rsidRPr="00343055">
        <w:rPr>
          <w:sz w:val="20"/>
          <w:szCs w:val="20"/>
        </w:rPr>
        <w:t xml:space="preserve">Samuelson, Holly, Amir </w:t>
      </w:r>
      <w:proofErr w:type="spellStart"/>
      <w:r w:rsidRPr="00343055">
        <w:rPr>
          <w:sz w:val="20"/>
          <w:szCs w:val="20"/>
        </w:rPr>
        <w:t>Baniassadi</w:t>
      </w:r>
      <w:proofErr w:type="spellEnd"/>
      <w:r w:rsidRPr="00343055">
        <w:rPr>
          <w:sz w:val="20"/>
          <w:szCs w:val="20"/>
        </w:rPr>
        <w:t xml:space="preserve">, Anne Lin, Pablo </w:t>
      </w:r>
      <w:proofErr w:type="spellStart"/>
      <w:r w:rsidRPr="00343055">
        <w:rPr>
          <w:sz w:val="20"/>
          <w:szCs w:val="20"/>
        </w:rPr>
        <w:t>Izaga</w:t>
      </w:r>
      <w:proofErr w:type="spellEnd"/>
      <w:r w:rsidRPr="00343055">
        <w:rPr>
          <w:sz w:val="20"/>
          <w:szCs w:val="20"/>
        </w:rPr>
        <w:t xml:space="preserve"> González, Thomas Brawley, and Tushar Narula. 2020. “Housing as a Critical Determinant of Heat Vulnerability and Health.” </w:t>
      </w:r>
      <w:r w:rsidRPr="00343055">
        <w:rPr>
          <w:i/>
          <w:iCs/>
          <w:sz w:val="20"/>
          <w:szCs w:val="20"/>
        </w:rPr>
        <w:t>Science of The Total Environment</w:t>
      </w:r>
      <w:r w:rsidRPr="00343055">
        <w:rPr>
          <w:sz w:val="20"/>
          <w:szCs w:val="20"/>
        </w:rPr>
        <w:t xml:space="preserve"> 720 (June): 137296. https://doi.org/10.1016/j.scitotenv.2020.137296.</w:t>
      </w:r>
    </w:p>
    <w:p w14:paraId="7FF7CE24" w14:textId="77777777" w:rsidR="00343055" w:rsidRPr="00343055" w:rsidRDefault="00343055" w:rsidP="00343055">
      <w:pPr>
        <w:ind w:left="720" w:hanging="720"/>
        <w:rPr>
          <w:sz w:val="20"/>
          <w:szCs w:val="20"/>
        </w:rPr>
      </w:pPr>
      <w:r w:rsidRPr="00343055">
        <w:rPr>
          <w:sz w:val="20"/>
          <w:szCs w:val="20"/>
        </w:rPr>
        <w:t xml:space="preserve">Schwartz, Joel. 2005. “Who Is Sensitive to Extremes of Temperature? A Case-Only Analysis.” </w:t>
      </w:r>
      <w:r w:rsidRPr="00343055">
        <w:rPr>
          <w:i/>
          <w:iCs/>
          <w:sz w:val="20"/>
          <w:szCs w:val="20"/>
        </w:rPr>
        <w:t>Epidemiology</w:t>
      </w:r>
      <w:r w:rsidRPr="00343055">
        <w:rPr>
          <w:sz w:val="20"/>
          <w:szCs w:val="20"/>
        </w:rPr>
        <w:t xml:space="preserve"> 16 (1): 67–72. https://www.jstor.org/stable/20486001.</w:t>
      </w:r>
    </w:p>
    <w:p w14:paraId="60AC435F" w14:textId="77777777" w:rsidR="00343055" w:rsidRPr="00343055" w:rsidRDefault="00343055" w:rsidP="00343055">
      <w:pPr>
        <w:ind w:left="720" w:hanging="720"/>
        <w:rPr>
          <w:sz w:val="20"/>
          <w:szCs w:val="20"/>
        </w:rPr>
      </w:pPr>
      <w:r w:rsidRPr="00343055">
        <w:rPr>
          <w:sz w:val="20"/>
          <w:szCs w:val="20"/>
        </w:rPr>
        <w:t>“Secretary of Labor v. A.H. Sturgill Roofing, Inc.” 2019. Washington, D.C. https://www.oshrc.gov/assets/1/18/A.H._Sturgill_Roofing_Inc.%5E13-0224%5EComplete_Decision_signed%5E022819%5EFINAL.pdf?8324.</w:t>
      </w:r>
    </w:p>
    <w:p w14:paraId="4BA17CEF" w14:textId="77777777" w:rsidR="00343055" w:rsidRPr="00343055" w:rsidRDefault="00343055" w:rsidP="00343055">
      <w:pPr>
        <w:ind w:left="720" w:hanging="720"/>
        <w:rPr>
          <w:sz w:val="20"/>
          <w:szCs w:val="20"/>
        </w:rPr>
      </w:pPr>
      <w:r w:rsidRPr="00343055">
        <w:rPr>
          <w:sz w:val="20"/>
          <w:szCs w:val="20"/>
        </w:rPr>
        <w:t xml:space="preserve">Sera, Francesco, Ben Armstrong, Aurelio Tobias, Ana Maria </w:t>
      </w:r>
      <w:proofErr w:type="spellStart"/>
      <w:r w:rsidRPr="00343055">
        <w:rPr>
          <w:sz w:val="20"/>
          <w:szCs w:val="20"/>
        </w:rPr>
        <w:t>Vicedo</w:t>
      </w:r>
      <w:proofErr w:type="spellEnd"/>
      <w:r w:rsidRPr="00343055">
        <w:rPr>
          <w:sz w:val="20"/>
          <w:szCs w:val="20"/>
        </w:rPr>
        <w:t xml:space="preserve">-Cabrera, </w:t>
      </w:r>
      <w:proofErr w:type="spellStart"/>
      <w:r w:rsidRPr="00343055">
        <w:rPr>
          <w:sz w:val="20"/>
          <w:szCs w:val="20"/>
        </w:rPr>
        <w:t>Christofer</w:t>
      </w:r>
      <w:proofErr w:type="spellEnd"/>
      <w:r w:rsidRPr="00343055">
        <w:rPr>
          <w:sz w:val="20"/>
          <w:szCs w:val="20"/>
        </w:rPr>
        <w:t xml:space="preserve"> </w:t>
      </w:r>
      <w:proofErr w:type="spellStart"/>
      <w:r w:rsidRPr="00343055">
        <w:rPr>
          <w:sz w:val="20"/>
          <w:szCs w:val="20"/>
        </w:rPr>
        <w:t>Åström</w:t>
      </w:r>
      <w:proofErr w:type="spellEnd"/>
      <w:r w:rsidRPr="00343055">
        <w:rPr>
          <w:sz w:val="20"/>
          <w:szCs w:val="20"/>
        </w:rPr>
        <w:t xml:space="preserve">, Michelle L Bell, Bing-Yu Chen, et al. 2019. “How Urban Characteristics Affect Vulnerability to Heat and Cold: A Multi-Country Analysis.” </w:t>
      </w:r>
      <w:r w:rsidRPr="00343055">
        <w:rPr>
          <w:i/>
          <w:iCs/>
          <w:sz w:val="20"/>
          <w:szCs w:val="20"/>
        </w:rPr>
        <w:t>International Journal of Epidemiology</w:t>
      </w:r>
      <w:r w:rsidRPr="00343055">
        <w:rPr>
          <w:sz w:val="20"/>
          <w:szCs w:val="20"/>
        </w:rPr>
        <w:t xml:space="preserve"> 48 (4): 1101–12. https://doi.org/10.1093/ije/dyz008.</w:t>
      </w:r>
    </w:p>
    <w:p w14:paraId="0D42CC79" w14:textId="77777777" w:rsidR="00343055" w:rsidRPr="00343055" w:rsidRDefault="00343055" w:rsidP="00343055">
      <w:pPr>
        <w:ind w:left="720" w:hanging="720"/>
        <w:rPr>
          <w:sz w:val="20"/>
          <w:szCs w:val="20"/>
        </w:rPr>
      </w:pPr>
      <w:r w:rsidRPr="00343055">
        <w:rPr>
          <w:sz w:val="20"/>
          <w:szCs w:val="20"/>
        </w:rPr>
        <w:t xml:space="preserve">Stone, Brian, Evan </w:t>
      </w:r>
      <w:proofErr w:type="spellStart"/>
      <w:r w:rsidRPr="00343055">
        <w:rPr>
          <w:sz w:val="20"/>
          <w:szCs w:val="20"/>
        </w:rPr>
        <w:t>Mallen</w:t>
      </w:r>
      <w:proofErr w:type="spellEnd"/>
      <w:r w:rsidRPr="00343055">
        <w:rPr>
          <w:sz w:val="20"/>
          <w:szCs w:val="20"/>
        </w:rPr>
        <w:t xml:space="preserve">, Mayuri Rajput, Carina J. Gronlund, Ashley M. Broadbent, E. Scott </w:t>
      </w:r>
      <w:proofErr w:type="spellStart"/>
      <w:r w:rsidRPr="00343055">
        <w:rPr>
          <w:sz w:val="20"/>
          <w:szCs w:val="20"/>
        </w:rPr>
        <w:t>Krayenhoff</w:t>
      </w:r>
      <w:proofErr w:type="spellEnd"/>
      <w:r w:rsidRPr="00343055">
        <w:rPr>
          <w:sz w:val="20"/>
          <w:szCs w:val="20"/>
        </w:rPr>
        <w:t xml:space="preserve">, </w:t>
      </w:r>
      <w:proofErr w:type="spellStart"/>
      <w:r w:rsidRPr="00343055">
        <w:rPr>
          <w:sz w:val="20"/>
          <w:szCs w:val="20"/>
        </w:rPr>
        <w:t>Godfried</w:t>
      </w:r>
      <w:proofErr w:type="spellEnd"/>
      <w:r w:rsidRPr="00343055">
        <w:rPr>
          <w:sz w:val="20"/>
          <w:szCs w:val="20"/>
        </w:rPr>
        <w:t xml:space="preserve"> </w:t>
      </w:r>
      <w:proofErr w:type="spellStart"/>
      <w:r w:rsidRPr="00343055">
        <w:rPr>
          <w:sz w:val="20"/>
          <w:szCs w:val="20"/>
        </w:rPr>
        <w:t>Augenbroe</w:t>
      </w:r>
      <w:proofErr w:type="spellEnd"/>
      <w:r w:rsidRPr="00343055">
        <w:rPr>
          <w:sz w:val="20"/>
          <w:szCs w:val="20"/>
        </w:rPr>
        <w:t xml:space="preserve">, Marie S. O’Neill, and </w:t>
      </w:r>
      <w:proofErr w:type="spellStart"/>
      <w:r w:rsidRPr="00343055">
        <w:rPr>
          <w:sz w:val="20"/>
          <w:szCs w:val="20"/>
        </w:rPr>
        <w:t>Matei</w:t>
      </w:r>
      <w:proofErr w:type="spellEnd"/>
      <w:r w:rsidRPr="00343055">
        <w:rPr>
          <w:sz w:val="20"/>
          <w:szCs w:val="20"/>
        </w:rPr>
        <w:t xml:space="preserve"> Georgescu. 2021. “Compound Climate and Infrastructure Events: How Electrical Grid Failure Alters Heat Wave Risk.” </w:t>
      </w:r>
      <w:r w:rsidRPr="00343055">
        <w:rPr>
          <w:i/>
          <w:iCs/>
          <w:sz w:val="20"/>
          <w:szCs w:val="20"/>
        </w:rPr>
        <w:t>Environmental Science &amp; Technology</w:t>
      </w:r>
      <w:r w:rsidRPr="00343055">
        <w:rPr>
          <w:sz w:val="20"/>
          <w:szCs w:val="20"/>
        </w:rPr>
        <w:t xml:space="preserve"> 55 (10): 6957–64. https://doi.org/10.1021/acs.est.1c00024.</w:t>
      </w:r>
    </w:p>
    <w:p w14:paraId="56AAE3CB" w14:textId="77777777" w:rsidR="00343055" w:rsidRPr="00343055" w:rsidRDefault="00343055" w:rsidP="00343055">
      <w:pPr>
        <w:ind w:left="720" w:hanging="720"/>
        <w:rPr>
          <w:sz w:val="20"/>
          <w:szCs w:val="20"/>
        </w:rPr>
      </w:pPr>
      <w:r w:rsidRPr="00343055">
        <w:rPr>
          <w:sz w:val="20"/>
          <w:szCs w:val="20"/>
        </w:rPr>
        <w:t xml:space="preserve">Sun, </w:t>
      </w:r>
      <w:proofErr w:type="spellStart"/>
      <w:r w:rsidRPr="00343055">
        <w:rPr>
          <w:sz w:val="20"/>
          <w:szCs w:val="20"/>
        </w:rPr>
        <w:t>Kaiyu</w:t>
      </w:r>
      <w:proofErr w:type="spellEnd"/>
      <w:r w:rsidRPr="00343055">
        <w:rPr>
          <w:sz w:val="20"/>
          <w:szCs w:val="20"/>
        </w:rPr>
        <w:t xml:space="preserve">, Michael </w:t>
      </w:r>
      <w:proofErr w:type="spellStart"/>
      <w:r w:rsidRPr="00343055">
        <w:rPr>
          <w:sz w:val="20"/>
          <w:szCs w:val="20"/>
        </w:rPr>
        <w:t>Specian</w:t>
      </w:r>
      <w:proofErr w:type="spellEnd"/>
      <w:r w:rsidRPr="00343055">
        <w:rPr>
          <w:sz w:val="20"/>
          <w:szCs w:val="20"/>
        </w:rPr>
        <w:t xml:space="preserve">, and </w:t>
      </w:r>
      <w:proofErr w:type="spellStart"/>
      <w:r w:rsidRPr="00343055">
        <w:rPr>
          <w:sz w:val="20"/>
          <w:szCs w:val="20"/>
        </w:rPr>
        <w:t>Tianzhen</w:t>
      </w:r>
      <w:proofErr w:type="spellEnd"/>
      <w:r w:rsidRPr="00343055">
        <w:rPr>
          <w:sz w:val="20"/>
          <w:szCs w:val="20"/>
        </w:rPr>
        <w:t xml:space="preserve"> Hong. 2020. “Nexus of Thermal Resilience and Energy Efficiency in Buildings: A Case Study of a Nursing Home.” </w:t>
      </w:r>
      <w:r w:rsidRPr="00343055">
        <w:rPr>
          <w:i/>
          <w:iCs/>
          <w:sz w:val="20"/>
          <w:szCs w:val="20"/>
        </w:rPr>
        <w:t>Building and Environment</w:t>
      </w:r>
      <w:r w:rsidRPr="00343055">
        <w:rPr>
          <w:sz w:val="20"/>
          <w:szCs w:val="20"/>
        </w:rPr>
        <w:t xml:space="preserve"> 177: 106842. https://doi.org/10.1016/j.buildenv.2020.106842.</w:t>
      </w:r>
    </w:p>
    <w:p w14:paraId="74F1D888" w14:textId="77777777" w:rsidR="00343055" w:rsidRPr="00343055" w:rsidRDefault="00343055" w:rsidP="00343055">
      <w:pPr>
        <w:ind w:left="720" w:hanging="720"/>
        <w:rPr>
          <w:sz w:val="20"/>
          <w:szCs w:val="20"/>
        </w:rPr>
      </w:pPr>
      <w:proofErr w:type="spellStart"/>
      <w:r w:rsidRPr="00343055">
        <w:rPr>
          <w:sz w:val="20"/>
          <w:szCs w:val="20"/>
        </w:rPr>
        <w:t>Uejio</w:t>
      </w:r>
      <w:proofErr w:type="spellEnd"/>
      <w:r w:rsidRPr="00343055">
        <w:rPr>
          <w:sz w:val="20"/>
          <w:szCs w:val="20"/>
        </w:rPr>
        <w:t xml:space="preserve">, Christopher K., Olga V. </w:t>
      </w:r>
      <w:proofErr w:type="spellStart"/>
      <w:r w:rsidRPr="00343055">
        <w:rPr>
          <w:sz w:val="20"/>
          <w:szCs w:val="20"/>
        </w:rPr>
        <w:t>Wilhelmi</w:t>
      </w:r>
      <w:proofErr w:type="spellEnd"/>
      <w:r w:rsidRPr="00343055">
        <w:rPr>
          <w:sz w:val="20"/>
          <w:szCs w:val="20"/>
        </w:rPr>
        <w:t xml:space="preserve">, Jay S. Golden, David M. Mills, Sam P. </w:t>
      </w:r>
      <w:proofErr w:type="spellStart"/>
      <w:r w:rsidRPr="00343055">
        <w:rPr>
          <w:sz w:val="20"/>
          <w:szCs w:val="20"/>
        </w:rPr>
        <w:t>Gulino</w:t>
      </w:r>
      <w:proofErr w:type="spellEnd"/>
      <w:r w:rsidRPr="00343055">
        <w:rPr>
          <w:sz w:val="20"/>
          <w:szCs w:val="20"/>
        </w:rPr>
        <w:t xml:space="preserve">, and Jason P. </w:t>
      </w:r>
      <w:proofErr w:type="spellStart"/>
      <w:r w:rsidRPr="00343055">
        <w:rPr>
          <w:sz w:val="20"/>
          <w:szCs w:val="20"/>
        </w:rPr>
        <w:t>Samenow</w:t>
      </w:r>
      <w:proofErr w:type="spellEnd"/>
      <w:r w:rsidRPr="00343055">
        <w:rPr>
          <w:sz w:val="20"/>
          <w:szCs w:val="20"/>
        </w:rPr>
        <w:t xml:space="preserve">. 2011. “Intra-Urban Societal Vulnerability to Extreme Heat: The Role of Heat Exposure and the Built Environment, Socioeconomics, and Neighborhood Stability.” </w:t>
      </w:r>
      <w:r w:rsidRPr="00343055">
        <w:rPr>
          <w:i/>
          <w:iCs/>
          <w:sz w:val="20"/>
          <w:szCs w:val="20"/>
        </w:rPr>
        <w:t>Health &amp; Place</w:t>
      </w:r>
      <w:r w:rsidRPr="00343055">
        <w:rPr>
          <w:sz w:val="20"/>
          <w:szCs w:val="20"/>
        </w:rPr>
        <w:t>, Geographies of Care, 17 (2): 498–507. https://doi.org/10.1016/j.healthplace.2010.12.005.</w:t>
      </w:r>
    </w:p>
    <w:p w14:paraId="7D0CC7EC" w14:textId="77777777" w:rsidR="00343055" w:rsidRPr="00343055" w:rsidRDefault="00343055" w:rsidP="00343055">
      <w:pPr>
        <w:ind w:left="720" w:hanging="720"/>
        <w:rPr>
          <w:sz w:val="20"/>
          <w:szCs w:val="20"/>
        </w:rPr>
      </w:pPr>
      <w:r w:rsidRPr="00343055">
        <w:rPr>
          <w:sz w:val="20"/>
          <w:szCs w:val="20"/>
        </w:rPr>
        <w:t>United Nations. 2020. “World Population Ageing, 2019 Highlights.” UN.</w:t>
      </w:r>
    </w:p>
    <w:p w14:paraId="6E5EA5F0" w14:textId="77777777" w:rsidR="00343055" w:rsidRPr="00343055" w:rsidRDefault="00343055" w:rsidP="00343055">
      <w:pPr>
        <w:ind w:left="720" w:hanging="720"/>
        <w:rPr>
          <w:sz w:val="20"/>
          <w:szCs w:val="20"/>
        </w:rPr>
      </w:pPr>
      <w:r w:rsidRPr="00343055">
        <w:rPr>
          <w:sz w:val="20"/>
          <w:szCs w:val="20"/>
        </w:rPr>
        <w:t xml:space="preserve">Wheeler, Katherine, Kathryn Lane, Sarah Walters, and Thomas Matte. 2013. “Heat Illness and Deaths — New York City, 2000–2011.” </w:t>
      </w:r>
      <w:r w:rsidRPr="00343055">
        <w:rPr>
          <w:i/>
          <w:iCs/>
          <w:sz w:val="20"/>
          <w:szCs w:val="20"/>
        </w:rPr>
        <w:t>Morbidity and Mortality Weekly Report</w:t>
      </w:r>
      <w:r w:rsidRPr="00343055">
        <w:rPr>
          <w:sz w:val="20"/>
          <w:szCs w:val="20"/>
        </w:rPr>
        <w:t xml:space="preserve"> 62 (31): 617–21. https://www.ncbi.nlm.nih.gov/pmc/articles/PMC4604987/.</w:t>
      </w:r>
    </w:p>
    <w:p w14:paraId="4010D61C" w14:textId="77777777" w:rsidR="00343055" w:rsidRPr="00343055" w:rsidRDefault="00343055" w:rsidP="00343055">
      <w:pPr>
        <w:ind w:left="720" w:hanging="720"/>
        <w:rPr>
          <w:sz w:val="20"/>
          <w:szCs w:val="20"/>
        </w:rPr>
      </w:pPr>
      <w:r w:rsidRPr="00343055">
        <w:rPr>
          <w:sz w:val="20"/>
          <w:szCs w:val="20"/>
        </w:rPr>
        <w:t>Wickham, Hadley. 2023. “</w:t>
      </w:r>
      <w:proofErr w:type="spellStart"/>
      <w:r w:rsidRPr="00343055">
        <w:rPr>
          <w:sz w:val="20"/>
          <w:szCs w:val="20"/>
        </w:rPr>
        <w:t>Plyr</w:t>
      </w:r>
      <w:proofErr w:type="spellEnd"/>
      <w:r w:rsidRPr="00343055">
        <w:rPr>
          <w:sz w:val="20"/>
          <w:szCs w:val="20"/>
        </w:rPr>
        <w:t>: Tools for Splitting, Applying and Combining Data.” https://cran.r-project.org/web/packages/plyr/index.html.</w:t>
      </w:r>
    </w:p>
    <w:p w14:paraId="60F2B5A1" w14:textId="77777777" w:rsidR="00343055" w:rsidRPr="00343055" w:rsidRDefault="00343055" w:rsidP="00343055">
      <w:pPr>
        <w:ind w:left="720" w:hanging="720"/>
        <w:rPr>
          <w:sz w:val="20"/>
          <w:szCs w:val="20"/>
        </w:rPr>
      </w:pPr>
      <w:r w:rsidRPr="00343055">
        <w:rPr>
          <w:sz w:val="20"/>
          <w:szCs w:val="20"/>
        </w:rPr>
        <w:t>Wickham, Hadley, Romain François, Lionel Henry, Kirill Müller, Davis Vaughan, Posit Software, and PBC. 2023. “</w:t>
      </w:r>
      <w:proofErr w:type="spellStart"/>
      <w:r w:rsidRPr="00343055">
        <w:rPr>
          <w:sz w:val="20"/>
          <w:szCs w:val="20"/>
        </w:rPr>
        <w:t>Dplyr</w:t>
      </w:r>
      <w:proofErr w:type="spellEnd"/>
      <w:r w:rsidRPr="00343055">
        <w:rPr>
          <w:sz w:val="20"/>
          <w:szCs w:val="20"/>
        </w:rPr>
        <w:t>: A Grammar of Data Manipulation.” https://cran.r-project.org/web/packages/dplyr/index.html.</w:t>
      </w:r>
    </w:p>
    <w:p w14:paraId="5A2EC9F0" w14:textId="77777777" w:rsidR="00343055" w:rsidRPr="00343055" w:rsidRDefault="00343055" w:rsidP="00343055">
      <w:pPr>
        <w:ind w:left="720" w:hanging="720"/>
        <w:rPr>
          <w:sz w:val="20"/>
          <w:szCs w:val="20"/>
        </w:rPr>
      </w:pPr>
      <w:r w:rsidRPr="00343055">
        <w:rPr>
          <w:sz w:val="20"/>
          <w:szCs w:val="20"/>
        </w:rPr>
        <w:lastRenderedPageBreak/>
        <w:t>Wickham, Hadley, and RStudio. 2023. “</w:t>
      </w:r>
      <w:proofErr w:type="spellStart"/>
      <w:r w:rsidRPr="00343055">
        <w:rPr>
          <w:sz w:val="20"/>
          <w:szCs w:val="20"/>
        </w:rPr>
        <w:t>Tidyverse</w:t>
      </w:r>
      <w:proofErr w:type="spellEnd"/>
      <w:r w:rsidRPr="00343055">
        <w:rPr>
          <w:sz w:val="20"/>
          <w:szCs w:val="20"/>
        </w:rPr>
        <w:t>: Easily Install and Load the ‘</w:t>
      </w:r>
      <w:proofErr w:type="spellStart"/>
      <w:r w:rsidRPr="00343055">
        <w:rPr>
          <w:sz w:val="20"/>
          <w:szCs w:val="20"/>
        </w:rPr>
        <w:t>Tidyverse</w:t>
      </w:r>
      <w:proofErr w:type="spellEnd"/>
      <w:r w:rsidRPr="00343055">
        <w:rPr>
          <w:sz w:val="20"/>
          <w:szCs w:val="20"/>
        </w:rPr>
        <w:t>.’” R. https://CRAN.R-project.org/package=tidyverse.</w:t>
      </w:r>
    </w:p>
    <w:p w14:paraId="5005DDF8" w14:textId="77777777" w:rsidR="00343055" w:rsidRPr="00343055" w:rsidRDefault="00343055" w:rsidP="00343055">
      <w:pPr>
        <w:ind w:left="720" w:hanging="720"/>
        <w:rPr>
          <w:sz w:val="20"/>
          <w:szCs w:val="20"/>
        </w:rPr>
      </w:pPr>
      <w:r w:rsidRPr="00343055">
        <w:rPr>
          <w:sz w:val="20"/>
          <w:szCs w:val="20"/>
        </w:rPr>
        <w:t xml:space="preserve">Wright, Mary K., David M. </w:t>
      </w:r>
      <w:proofErr w:type="spellStart"/>
      <w:r w:rsidRPr="00343055">
        <w:rPr>
          <w:sz w:val="20"/>
          <w:szCs w:val="20"/>
        </w:rPr>
        <w:t>Hondula</w:t>
      </w:r>
      <w:proofErr w:type="spellEnd"/>
      <w:r w:rsidRPr="00343055">
        <w:rPr>
          <w:sz w:val="20"/>
          <w:szCs w:val="20"/>
        </w:rPr>
        <w:t xml:space="preserve">, Paul M. </w:t>
      </w:r>
      <w:proofErr w:type="spellStart"/>
      <w:r w:rsidRPr="00343055">
        <w:rPr>
          <w:sz w:val="20"/>
          <w:szCs w:val="20"/>
        </w:rPr>
        <w:t>Chakalian</w:t>
      </w:r>
      <w:proofErr w:type="spellEnd"/>
      <w:r w:rsidRPr="00343055">
        <w:rPr>
          <w:sz w:val="20"/>
          <w:szCs w:val="20"/>
        </w:rPr>
        <w:t xml:space="preserve">, Liza C. Kurtz, Lance Watkins, Carina J. Gronlund, Larissa Larsen, Evan </w:t>
      </w:r>
      <w:proofErr w:type="spellStart"/>
      <w:r w:rsidRPr="00343055">
        <w:rPr>
          <w:sz w:val="20"/>
          <w:szCs w:val="20"/>
        </w:rPr>
        <w:t>Mallen</w:t>
      </w:r>
      <w:proofErr w:type="spellEnd"/>
      <w:r w:rsidRPr="00343055">
        <w:rPr>
          <w:sz w:val="20"/>
          <w:szCs w:val="20"/>
        </w:rPr>
        <w:t xml:space="preserve">, and Sharon L. Harlan. 2020. “Social and Behavioral Determinants of Indoor Temperatures in Air-Conditioned Homes.” </w:t>
      </w:r>
      <w:r w:rsidRPr="00343055">
        <w:rPr>
          <w:i/>
          <w:iCs/>
          <w:sz w:val="20"/>
          <w:szCs w:val="20"/>
        </w:rPr>
        <w:t>Building and Environment</w:t>
      </w:r>
      <w:r w:rsidRPr="00343055">
        <w:rPr>
          <w:sz w:val="20"/>
          <w:szCs w:val="20"/>
        </w:rPr>
        <w:t xml:space="preserve"> 183 (October): 107187. https://doi.org/10.1016/j.buildenv.2020.107187.</w:t>
      </w:r>
    </w:p>
    <w:p w14:paraId="0C214E82" w14:textId="77777777" w:rsidR="00343055" w:rsidRPr="00343055" w:rsidRDefault="00343055" w:rsidP="00343055">
      <w:pPr>
        <w:ind w:left="720" w:hanging="720"/>
        <w:rPr>
          <w:sz w:val="20"/>
          <w:szCs w:val="20"/>
        </w:rPr>
      </w:pPr>
      <w:r w:rsidRPr="00343055">
        <w:rPr>
          <w:sz w:val="20"/>
          <w:szCs w:val="20"/>
        </w:rPr>
        <w:t xml:space="preserve">Zhao, Qi, </w:t>
      </w:r>
      <w:proofErr w:type="spellStart"/>
      <w:r w:rsidRPr="00343055">
        <w:rPr>
          <w:sz w:val="20"/>
          <w:szCs w:val="20"/>
        </w:rPr>
        <w:t>Yuming</w:t>
      </w:r>
      <w:proofErr w:type="spellEnd"/>
      <w:r w:rsidRPr="00343055">
        <w:rPr>
          <w:sz w:val="20"/>
          <w:szCs w:val="20"/>
        </w:rPr>
        <w:t xml:space="preserve"> Guo, </w:t>
      </w:r>
      <w:proofErr w:type="spellStart"/>
      <w:r w:rsidRPr="00343055">
        <w:rPr>
          <w:sz w:val="20"/>
          <w:szCs w:val="20"/>
        </w:rPr>
        <w:t>Tingting</w:t>
      </w:r>
      <w:proofErr w:type="spellEnd"/>
      <w:r w:rsidRPr="00343055">
        <w:rPr>
          <w:sz w:val="20"/>
          <w:szCs w:val="20"/>
        </w:rPr>
        <w:t xml:space="preserve"> Ye, Antonio </w:t>
      </w:r>
      <w:proofErr w:type="spellStart"/>
      <w:r w:rsidRPr="00343055">
        <w:rPr>
          <w:sz w:val="20"/>
          <w:szCs w:val="20"/>
        </w:rPr>
        <w:t>Gasparrini</w:t>
      </w:r>
      <w:proofErr w:type="spellEnd"/>
      <w:r w:rsidRPr="00343055">
        <w:rPr>
          <w:sz w:val="20"/>
          <w:szCs w:val="20"/>
        </w:rPr>
        <w:t xml:space="preserve">, Shilu Tong, Ala </w:t>
      </w:r>
      <w:proofErr w:type="spellStart"/>
      <w:r w:rsidRPr="00343055">
        <w:rPr>
          <w:sz w:val="20"/>
          <w:szCs w:val="20"/>
        </w:rPr>
        <w:t>Overcenco</w:t>
      </w:r>
      <w:proofErr w:type="spellEnd"/>
      <w:r w:rsidRPr="00343055">
        <w:rPr>
          <w:sz w:val="20"/>
          <w:szCs w:val="20"/>
        </w:rPr>
        <w:t xml:space="preserve">, </w:t>
      </w:r>
      <w:proofErr w:type="spellStart"/>
      <w:r w:rsidRPr="00343055">
        <w:rPr>
          <w:sz w:val="20"/>
          <w:szCs w:val="20"/>
        </w:rPr>
        <w:t>Aleš</w:t>
      </w:r>
      <w:proofErr w:type="spellEnd"/>
      <w:r w:rsidRPr="00343055">
        <w:rPr>
          <w:sz w:val="20"/>
          <w:szCs w:val="20"/>
        </w:rPr>
        <w:t xml:space="preserve"> Urban, et al. 2021. “Global, Regional, and National Burden of Mortality Associated with Non-Optimal Ambient Temperatures from 2000 to 2019: A Three-Stage Modelling Study.” </w:t>
      </w:r>
      <w:r w:rsidRPr="00343055">
        <w:rPr>
          <w:i/>
          <w:iCs/>
          <w:sz w:val="20"/>
          <w:szCs w:val="20"/>
        </w:rPr>
        <w:t>The Lancet Planetary Health</w:t>
      </w:r>
      <w:r w:rsidRPr="00343055">
        <w:rPr>
          <w:sz w:val="20"/>
          <w:szCs w:val="20"/>
        </w:rPr>
        <w:t xml:space="preserve"> 5 (7): e415–25. https://doi.org/10.1016/S2542-5196(21)00081-4.</w:t>
      </w:r>
    </w:p>
    <w:p w14:paraId="54928E3E" w14:textId="76852F4C" w:rsidR="00343055" w:rsidRPr="00343055" w:rsidRDefault="00343055" w:rsidP="00343055">
      <w:pPr>
        <w:ind w:left="720" w:hanging="720"/>
      </w:pPr>
      <w:r w:rsidRPr="00343055">
        <w:rPr>
          <w:sz w:val="20"/>
          <w:szCs w:val="20"/>
        </w:rPr>
        <w:fldChar w:fldCharType="end"/>
      </w:r>
    </w:p>
    <w:p w14:paraId="11A1392A" w14:textId="66BFC90A" w:rsidR="003962C4" w:rsidRDefault="003962C4" w:rsidP="00E37F7F">
      <w:pPr>
        <w:pStyle w:val="Heading1"/>
      </w:pPr>
      <w:proofErr w:type="spellStart"/>
      <w:r w:rsidRPr="00E37F7F">
        <w:t>CRediT</w:t>
      </w:r>
      <w:proofErr w:type="spellEnd"/>
      <w:r>
        <w:t xml:space="preserve"> </w:t>
      </w:r>
      <w:r w:rsidR="008E09E3">
        <w:t>authorship contribution statement</w:t>
      </w:r>
    </w:p>
    <w:p w14:paraId="66907878" w14:textId="012E9515" w:rsidR="008E09E3" w:rsidRPr="008E09E3" w:rsidRDefault="008E09E3" w:rsidP="008E09E3">
      <w:proofErr w:type="spellStart"/>
      <w:r>
        <w:rPr>
          <w:b/>
          <w:bCs/>
        </w:rPr>
        <w:t>Arfa</w:t>
      </w:r>
      <w:proofErr w:type="spellEnd"/>
      <w:r>
        <w:rPr>
          <w:b/>
          <w:bCs/>
        </w:rPr>
        <w:t xml:space="preserve"> </w:t>
      </w:r>
      <w:proofErr w:type="spellStart"/>
      <w:r>
        <w:rPr>
          <w:b/>
          <w:bCs/>
        </w:rPr>
        <w:t>Aijazi</w:t>
      </w:r>
      <w:proofErr w:type="spellEnd"/>
      <w:r>
        <w:rPr>
          <w:b/>
          <w:bCs/>
        </w:rPr>
        <w:t xml:space="preserve">: </w:t>
      </w:r>
      <w:r>
        <w:t xml:space="preserve">Conceptualization, Methodology, Software, Formal Analysis, Investigation, Data Curation Writing–Original Draft, Visualization. </w:t>
      </w:r>
      <w:r w:rsidRPr="008E09E3">
        <w:rPr>
          <w:b/>
          <w:bCs/>
        </w:rPr>
        <w:t>Stefano Schiavon</w:t>
      </w:r>
      <w:r>
        <w:t>: Supervision, Validation, Writing–Review and Editing.</w:t>
      </w:r>
      <w:r w:rsidR="001445B5">
        <w:t xml:space="preserve"> </w:t>
      </w:r>
      <w:r w:rsidR="001445B5" w:rsidRPr="002023F5">
        <w:rPr>
          <w:b/>
          <w:bCs/>
        </w:rPr>
        <w:t>Duncan Callaway:</w:t>
      </w:r>
      <w:r w:rsidR="001445B5">
        <w:t xml:space="preserve"> Methodology, </w:t>
      </w:r>
      <w:r w:rsidR="003F504D">
        <w:t>Writing–Review and Editing</w:t>
      </w:r>
    </w:p>
    <w:p w14:paraId="6304DEEB" w14:textId="66CD45A8" w:rsidR="008E09E3" w:rsidRDefault="008E09E3" w:rsidP="00E37F7F">
      <w:pPr>
        <w:pStyle w:val="Heading1"/>
      </w:pPr>
      <w:r w:rsidRPr="00E37F7F">
        <w:t>Declaration</w:t>
      </w:r>
      <w:r>
        <w:t xml:space="preserve"> of competing interest</w:t>
      </w:r>
    </w:p>
    <w:p w14:paraId="6BF636F7" w14:textId="5BCCAE44" w:rsidR="008E09E3" w:rsidRPr="008E09E3" w:rsidRDefault="008E09E3" w:rsidP="008E09E3">
      <w:r>
        <w:t xml:space="preserve">The Center for the Built Environment at the University of California, Berkeley – with which the authors are affiliated, is advised </w:t>
      </w:r>
      <w:proofErr w:type="gramStart"/>
      <w:r w:rsidR="0069558E">
        <w:t>by</w:t>
      </w:r>
      <w:proofErr w:type="gramEnd"/>
      <w:r>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Default="00850ADA" w:rsidP="00E37F7F">
      <w:pPr>
        <w:pStyle w:val="Heading1"/>
      </w:pPr>
      <w:r w:rsidRPr="00E37F7F">
        <w:t>Acknowledgement</w:t>
      </w:r>
      <w:r w:rsidR="0094353F" w:rsidRPr="00E37F7F">
        <w:t>s</w:t>
      </w:r>
    </w:p>
    <w:p w14:paraId="743AC631" w14:textId="195C2537" w:rsidR="00C529B5" w:rsidRDefault="00C529B5" w:rsidP="00B00160">
      <w:pPr>
        <w:pStyle w:val="Heading1"/>
        <w:rPr>
          <w:rFonts w:eastAsiaTheme="minorHAnsi" w:cstheme="minorBidi"/>
          <w:b w:val="0"/>
          <w:szCs w:val="22"/>
        </w:rPr>
      </w:pPr>
      <w:r w:rsidRPr="00C529B5">
        <w:rPr>
          <w:rFonts w:eastAsiaTheme="minorHAnsi" w:cstheme="minorBidi"/>
          <w:b w:val="0"/>
          <w:szCs w:val="22"/>
        </w:rPr>
        <w:t xml:space="preserve">At the time of the study, </w:t>
      </w:r>
      <w:proofErr w:type="spellStart"/>
      <w:r w:rsidRPr="00C529B5">
        <w:rPr>
          <w:rFonts w:eastAsiaTheme="minorHAnsi" w:cstheme="minorBidi"/>
          <w:b w:val="0"/>
          <w:szCs w:val="22"/>
        </w:rPr>
        <w:t>Arfa</w:t>
      </w:r>
      <w:proofErr w:type="spellEnd"/>
      <w:r w:rsidRPr="00C529B5">
        <w:rPr>
          <w:rFonts w:eastAsiaTheme="minorHAnsi" w:cstheme="minorBidi"/>
          <w:b w:val="0"/>
          <w:szCs w:val="22"/>
        </w:rPr>
        <w:t xml:space="preserve"> </w:t>
      </w:r>
      <w:proofErr w:type="spellStart"/>
      <w:r w:rsidRPr="00C529B5">
        <w:rPr>
          <w:rFonts w:eastAsiaTheme="minorHAnsi" w:cstheme="minorBidi"/>
          <w:b w:val="0"/>
          <w:szCs w:val="22"/>
        </w:rPr>
        <w:t>Aijazi</w:t>
      </w:r>
      <w:proofErr w:type="spellEnd"/>
      <w:r w:rsidRPr="00C529B5">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the authors are affiliated.</w:t>
      </w:r>
      <w:r w:rsidRPr="00C529B5">
        <w:rPr>
          <w:rFonts w:ascii="Roboto" w:eastAsiaTheme="minorHAnsi" w:hAnsi="Roboto" w:cstheme="minorBidi"/>
          <w:b w:val="0"/>
          <w:szCs w:val="22"/>
        </w:rPr>
        <w:t xml:space="preserve"> </w:t>
      </w:r>
      <w:r w:rsidRPr="00C529B5">
        <w:rPr>
          <w:rFonts w:eastAsiaTheme="minorHAnsi" w:cstheme="minorBidi"/>
          <w:b w:val="0"/>
          <w:szCs w:val="22"/>
        </w:rPr>
        <w:t>This research used the Savio computational cluster resource provided by the Berkeley Research Computing program at the University of California, Berkeley (supported by the UC Berkeley Chancellor, Vice Chancellor for Research, and Chief Information Officer).</w:t>
      </w:r>
      <w:r>
        <w:rPr>
          <w:rFonts w:eastAsiaTheme="minorHAnsi" w:cstheme="minorBidi"/>
          <w:b w:val="0"/>
          <w:szCs w:val="22"/>
        </w:rPr>
        <w:t xml:space="preserve"> The authors also thank Dr. Matias Quintana with the Singapore-ETH Center for his </w:t>
      </w:r>
      <w:r w:rsidR="00F32027">
        <w:rPr>
          <w:rFonts w:eastAsiaTheme="minorHAnsi" w:cstheme="minorBidi"/>
          <w:b w:val="0"/>
          <w:szCs w:val="22"/>
        </w:rPr>
        <w:t xml:space="preserve">assistance with developing machine learning modeling methodology. </w:t>
      </w:r>
    </w:p>
    <w:p w14:paraId="5AF1C0E2" w14:textId="18E6DEC8" w:rsidR="00D33A39" w:rsidRDefault="0025514A" w:rsidP="00B00160">
      <w:pPr>
        <w:pStyle w:val="Heading1"/>
      </w:pPr>
      <w:r>
        <w:t>Data availability</w:t>
      </w:r>
    </w:p>
    <w:p w14:paraId="1EB2FC45" w14:textId="4E649A18" w:rsidR="0025514A" w:rsidRDefault="0025514A" w:rsidP="0025514A">
      <w:pPr>
        <w:sectPr w:rsidR="0025514A">
          <w:pgSz w:w="12240" w:h="15840"/>
          <w:pgMar w:top="1440" w:right="1440" w:bottom="1440" w:left="1440" w:header="720" w:footer="720" w:gutter="0"/>
          <w:cols w:space="720"/>
          <w:docGrid w:linePitch="360"/>
        </w:sectPr>
      </w:pPr>
      <w:r>
        <w:t xml:space="preserve">All data and analysis code </w:t>
      </w:r>
      <w:proofErr w:type="gramStart"/>
      <w:r>
        <w:t>is</w:t>
      </w:r>
      <w:proofErr w:type="gramEnd"/>
      <w:r>
        <w:t xml:space="preserve"> provided on GitHub at: </w:t>
      </w:r>
      <w:hyperlink r:id="rId14" w:history="1">
        <w:r w:rsidRPr="00800621">
          <w:rPr>
            <w:rStyle w:val="Hyperlink"/>
          </w:rPr>
          <w:t>https://github.com/anaijazi/RECSThermalMorbidity</w:t>
        </w:r>
      </w:hyperlink>
      <w:r>
        <w:t xml:space="preserve"> </w:t>
      </w:r>
    </w:p>
    <w:p w14:paraId="23F59071" w14:textId="77777777" w:rsidR="0025514A" w:rsidRPr="0025514A" w:rsidRDefault="0025514A" w:rsidP="0025514A"/>
    <w:p w14:paraId="3BA9AD5E" w14:textId="38C0747D" w:rsidR="00E663BC" w:rsidRPr="0025514A" w:rsidRDefault="00E663BC" w:rsidP="0025514A">
      <w:pPr>
        <w:pStyle w:val="Heading1"/>
        <w:rPr>
          <w:b w:val="0"/>
        </w:rPr>
      </w:pPr>
    </w:p>
    <w:sectPr w:rsidR="00E663BC" w:rsidRPr="0025514A" w:rsidSect="0085782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5D465" w14:textId="77777777" w:rsidR="008C4E1A" w:rsidRDefault="008C4E1A" w:rsidP="00AE4592">
      <w:pPr>
        <w:spacing w:after="0" w:line="240" w:lineRule="auto"/>
      </w:pPr>
      <w:r>
        <w:separator/>
      </w:r>
    </w:p>
  </w:endnote>
  <w:endnote w:type="continuationSeparator" w:id="0">
    <w:p w14:paraId="20CE8B14" w14:textId="77777777" w:rsidR="008C4E1A" w:rsidRDefault="008C4E1A"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04DBF" w14:textId="77777777" w:rsidR="008C4E1A" w:rsidRDefault="008C4E1A" w:rsidP="00AE4592">
      <w:pPr>
        <w:spacing w:after="0" w:line="240" w:lineRule="auto"/>
      </w:pPr>
      <w:r>
        <w:separator/>
      </w:r>
    </w:p>
  </w:footnote>
  <w:footnote w:type="continuationSeparator" w:id="0">
    <w:p w14:paraId="2F7FCB77" w14:textId="77777777" w:rsidR="008C4E1A" w:rsidRDefault="008C4E1A" w:rsidP="00AE4592">
      <w:pPr>
        <w:spacing w:after="0" w:line="240" w:lineRule="auto"/>
      </w:pPr>
      <w:r>
        <w:continuationSeparator/>
      </w:r>
    </w:p>
  </w:footnote>
  <w:footnote w:id="1">
    <w:p w14:paraId="0A16E89D" w14:textId="0EEA9A87" w:rsidR="00CE62A4" w:rsidRPr="003F16F3" w:rsidRDefault="00CE62A4" w:rsidP="00CE62A4">
      <w:pPr>
        <w:rPr>
          <w:sz w:val="18"/>
          <w:szCs w:val="18"/>
        </w:rPr>
      </w:pPr>
      <w:r w:rsidRPr="00667271">
        <w:rPr>
          <w:rStyle w:val="FootnoteReference"/>
        </w:rPr>
        <w:footnoteRef/>
      </w:r>
      <w:r w:rsidRPr="003F16F3">
        <w:rPr>
          <w:sz w:val="18"/>
          <w:szCs w:val="18"/>
        </w:rPr>
        <w:t xml:space="preserve"> </w:t>
      </w:r>
      <w:r w:rsidR="00F73187">
        <w:rPr>
          <w:sz w:val="18"/>
          <w:szCs w:val="18"/>
        </w:rPr>
        <w:t>T</w:t>
      </w:r>
      <w:r w:rsidRPr="003F16F3">
        <w:rPr>
          <w:sz w:val="18"/>
          <w:szCs w:val="18"/>
        </w:rPr>
        <w:t>he discourse</w:t>
      </w:r>
      <w:r>
        <w:rPr>
          <w:sz w:val="18"/>
          <w:szCs w:val="18"/>
        </w:rPr>
        <w:t xml:space="preserve"> in public agencies</w:t>
      </w:r>
      <w:r w:rsidR="00C55331">
        <w:rPr>
          <w:sz w:val="18"/>
          <w:szCs w:val="18"/>
        </w:rPr>
        <w:t xml:space="preserve"> and academic literature</w:t>
      </w:r>
      <w:r w:rsidRPr="003F16F3">
        <w:rPr>
          <w:sz w:val="18"/>
          <w:szCs w:val="18"/>
        </w:rPr>
        <w:t xml:space="preserve"> around thermal vulnerability focuses on extreme heat, even though the mortality rate from extreme cold is nearly double that of extreme heat </w:t>
      </w:r>
      <w:r>
        <w:rPr>
          <w:sz w:val="18"/>
          <w:szCs w:val="18"/>
        </w:rPr>
        <w:fldChar w:fldCharType="begin"/>
      </w:r>
      <w:r w:rsidR="00351C61">
        <w:rPr>
          <w:sz w:val="18"/>
          <w:szCs w:val="18"/>
        </w:rPr>
        <w:instrText xml:space="preserve"> ADDIN ZOTERO_ITEM CSL_CITATION {"citationID":"9io7CAPo","properties":{"formattedCitation":"(Berko et al. 2014)","plainCitation":"(Berko et al. 2014)","noteIndex":1},"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Pr>
          <w:sz w:val="18"/>
          <w:szCs w:val="18"/>
        </w:rPr>
        <w:fldChar w:fldCharType="separate"/>
      </w:r>
      <w:r w:rsidRPr="003F2AA2">
        <w:rPr>
          <w:sz w:val="18"/>
        </w:rPr>
        <w:t>(Berko et al. 2014)</w:t>
      </w:r>
      <w:r>
        <w:rPr>
          <w:sz w:val="18"/>
          <w:szCs w:val="18"/>
        </w:rPr>
        <w:fldChar w:fldCharType="end"/>
      </w:r>
      <w:r w:rsidRPr="003F16F3">
        <w:rPr>
          <w:sz w:val="18"/>
          <w:szCs w:val="18"/>
        </w:rPr>
        <w:t xml:space="preserve">. In principle, many of the </w:t>
      </w:r>
      <w:r w:rsidR="00F73187">
        <w:rPr>
          <w:sz w:val="18"/>
          <w:szCs w:val="18"/>
        </w:rPr>
        <w:t>socio</w:t>
      </w:r>
      <w:r w:rsidRPr="003F16F3">
        <w:rPr>
          <w:sz w:val="18"/>
          <w:szCs w:val="18"/>
        </w:rPr>
        <w:t xml:space="preserve">economic vulnerabilities contributing to </w:t>
      </w:r>
      <w:r w:rsidR="004F7CD2">
        <w:rPr>
          <w:sz w:val="18"/>
          <w:szCs w:val="18"/>
        </w:rPr>
        <w:t xml:space="preserve">heat-related </w:t>
      </w:r>
      <w:r w:rsidR="0025514A">
        <w:rPr>
          <w:sz w:val="18"/>
          <w:szCs w:val="18"/>
        </w:rPr>
        <w:t>illness</w:t>
      </w:r>
      <w:r w:rsidR="004F7CD2">
        <w:rPr>
          <w:sz w:val="18"/>
          <w:szCs w:val="18"/>
        </w:rPr>
        <w:t xml:space="preserve"> and </w:t>
      </w:r>
      <w:r w:rsidR="0025514A">
        <w:rPr>
          <w:sz w:val="18"/>
          <w:szCs w:val="18"/>
        </w:rPr>
        <w:t>death</w:t>
      </w:r>
      <w:r w:rsidRPr="003F16F3">
        <w:rPr>
          <w:sz w:val="18"/>
          <w:szCs w:val="18"/>
        </w:rPr>
        <w:t xml:space="preserve"> also apply to extreme cold. </w:t>
      </w:r>
    </w:p>
  </w:footnote>
  <w:footnote w:id="2">
    <w:p w14:paraId="1CEA861B" w14:textId="79859C75" w:rsidR="00EE26FC" w:rsidRDefault="00EE26FC">
      <w:pPr>
        <w:pStyle w:val="FootnoteText"/>
      </w:pPr>
      <w:r>
        <w:rPr>
          <w:rStyle w:val="FootnoteReference"/>
        </w:rPr>
        <w:footnoteRef/>
      </w:r>
      <w:r>
        <w:t xml:space="preserve"> W. McNary (personal communication, July 14, 2021)</w:t>
      </w:r>
    </w:p>
  </w:footnote>
  <w:footnote w:id="3">
    <w:p w14:paraId="600401A9" w14:textId="769EBF9C" w:rsidR="00367B3D" w:rsidRDefault="00367B3D">
      <w:pPr>
        <w:pStyle w:val="FootnoteText"/>
      </w:pPr>
      <w:r>
        <w:rPr>
          <w:rStyle w:val="FootnoteReference"/>
        </w:rPr>
        <w:footnoteRef/>
      </w:r>
      <w:r>
        <w:t xml:space="preserve"> C. A. </w:t>
      </w:r>
      <w:proofErr w:type="spellStart"/>
      <w:r>
        <w:t>Hronis</w:t>
      </w:r>
      <w:proofErr w:type="spellEnd"/>
      <w:r>
        <w:t xml:space="preserve">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3"/>
  </w:num>
  <w:num w:numId="2" w16cid:durableId="100686636">
    <w:abstractNumId w:val="15"/>
  </w:num>
  <w:num w:numId="3" w16cid:durableId="906574746">
    <w:abstractNumId w:val="12"/>
  </w:num>
  <w:num w:numId="4" w16cid:durableId="2062048938">
    <w:abstractNumId w:val="19"/>
  </w:num>
  <w:num w:numId="5" w16cid:durableId="696345628">
    <w:abstractNumId w:val="17"/>
  </w:num>
  <w:num w:numId="6" w16cid:durableId="1607422847">
    <w:abstractNumId w:val="25"/>
  </w:num>
  <w:num w:numId="7" w16cid:durableId="156506729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6"/>
  </w:num>
  <w:num w:numId="9" w16cid:durableId="129394512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6"/>
  </w:num>
  <w:num w:numId="12" w16cid:durableId="83190068">
    <w:abstractNumId w:val="18"/>
  </w:num>
  <w:num w:numId="13" w16cid:durableId="1795176840">
    <w:abstractNumId w:val="13"/>
  </w:num>
  <w:num w:numId="14" w16cid:durableId="1088620933">
    <w:abstractNumId w:val="10"/>
  </w:num>
  <w:num w:numId="15" w16cid:durableId="920985585">
    <w:abstractNumId w:val="11"/>
  </w:num>
  <w:num w:numId="16" w16cid:durableId="1117917774">
    <w:abstractNumId w:val="24"/>
  </w:num>
  <w:num w:numId="17" w16cid:durableId="80231077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1"/>
  </w:num>
  <w:num w:numId="30" w16cid:durableId="484204395">
    <w:abstractNumId w:val="22"/>
  </w:num>
  <w:num w:numId="31" w16cid:durableId="1974365403">
    <w:abstractNumId w:val="20"/>
  </w:num>
  <w:num w:numId="32" w16cid:durableId="64574460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8002E"/>
    <w:rsid w:val="00182AA0"/>
    <w:rsid w:val="00182EF9"/>
    <w:rsid w:val="00184BF5"/>
    <w:rsid w:val="00184FD4"/>
    <w:rsid w:val="00185E7A"/>
    <w:rsid w:val="001909EE"/>
    <w:rsid w:val="00191765"/>
    <w:rsid w:val="00194224"/>
    <w:rsid w:val="00196CE6"/>
    <w:rsid w:val="001A1287"/>
    <w:rsid w:val="001A3EB7"/>
    <w:rsid w:val="001A6B21"/>
    <w:rsid w:val="001B0F05"/>
    <w:rsid w:val="001B17BE"/>
    <w:rsid w:val="001B4D5F"/>
    <w:rsid w:val="001C198C"/>
    <w:rsid w:val="001C2BEC"/>
    <w:rsid w:val="001C2F3A"/>
    <w:rsid w:val="001C3501"/>
    <w:rsid w:val="001C5B14"/>
    <w:rsid w:val="001C75BB"/>
    <w:rsid w:val="001C7846"/>
    <w:rsid w:val="001D443A"/>
    <w:rsid w:val="001D4C80"/>
    <w:rsid w:val="001D7169"/>
    <w:rsid w:val="001E0A37"/>
    <w:rsid w:val="001E1755"/>
    <w:rsid w:val="001E1907"/>
    <w:rsid w:val="001E25F6"/>
    <w:rsid w:val="001E2BF2"/>
    <w:rsid w:val="001E4131"/>
    <w:rsid w:val="001E5B80"/>
    <w:rsid w:val="001E617E"/>
    <w:rsid w:val="001E7121"/>
    <w:rsid w:val="001F3631"/>
    <w:rsid w:val="001F3A61"/>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62C4"/>
    <w:rsid w:val="003979C3"/>
    <w:rsid w:val="003A25C8"/>
    <w:rsid w:val="003A2C14"/>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504D"/>
    <w:rsid w:val="003F534F"/>
    <w:rsid w:val="003F6D06"/>
    <w:rsid w:val="004031F2"/>
    <w:rsid w:val="00405503"/>
    <w:rsid w:val="00405A27"/>
    <w:rsid w:val="00412023"/>
    <w:rsid w:val="00412F3A"/>
    <w:rsid w:val="004138B0"/>
    <w:rsid w:val="00413E2E"/>
    <w:rsid w:val="004144F8"/>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3B59"/>
    <w:rsid w:val="00465584"/>
    <w:rsid w:val="004662B4"/>
    <w:rsid w:val="0046691E"/>
    <w:rsid w:val="004707EC"/>
    <w:rsid w:val="00470C9D"/>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CD2"/>
    <w:rsid w:val="005010F8"/>
    <w:rsid w:val="0050115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D1769"/>
    <w:rsid w:val="005D5EAB"/>
    <w:rsid w:val="005D6626"/>
    <w:rsid w:val="005D6E94"/>
    <w:rsid w:val="005E0A0E"/>
    <w:rsid w:val="005E23F0"/>
    <w:rsid w:val="005E2CA9"/>
    <w:rsid w:val="005E40E6"/>
    <w:rsid w:val="005E45AA"/>
    <w:rsid w:val="005E48B5"/>
    <w:rsid w:val="005E6B24"/>
    <w:rsid w:val="005E7CB0"/>
    <w:rsid w:val="005F0C76"/>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FAE"/>
    <w:rsid w:val="00805B9F"/>
    <w:rsid w:val="0080613F"/>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353F"/>
    <w:rsid w:val="00945AEA"/>
    <w:rsid w:val="00945DA7"/>
    <w:rsid w:val="00946505"/>
    <w:rsid w:val="009467B5"/>
    <w:rsid w:val="0094685D"/>
    <w:rsid w:val="00946963"/>
    <w:rsid w:val="00946EEC"/>
    <w:rsid w:val="00950ADB"/>
    <w:rsid w:val="00950F17"/>
    <w:rsid w:val="009518EE"/>
    <w:rsid w:val="00952468"/>
    <w:rsid w:val="00954042"/>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48D9"/>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A76"/>
    <w:rsid w:val="009E7BFD"/>
    <w:rsid w:val="009F344E"/>
    <w:rsid w:val="009F36C7"/>
    <w:rsid w:val="009F628B"/>
    <w:rsid w:val="009F6370"/>
    <w:rsid w:val="009F71F4"/>
    <w:rsid w:val="009F7225"/>
    <w:rsid w:val="00A00600"/>
    <w:rsid w:val="00A00CD8"/>
    <w:rsid w:val="00A0128F"/>
    <w:rsid w:val="00A02147"/>
    <w:rsid w:val="00A054A5"/>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2B30"/>
    <w:rsid w:val="00A334DF"/>
    <w:rsid w:val="00A3385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32F9"/>
    <w:rsid w:val="00A76248"/>
    <w:rsid w:val="00A778B1"/>
    <w:rsid w:val="00A80246"/>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2BD4"/>
    <w:rsid w:val="00B33791"/>
    <w:rsid w:val="00B338BA"/>
    <w:rsid w:val="00B3465D"/>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5FED"/>
    <w:rsid w:val="00BB6023"/>
    <w:rsid w:val="00BB6C6B"/>
    <w:rsid w:val="00BB7334"/>
    <w:rsid w:val="00BC13B5"/>
    <w:rsid w:val="00BC1BEB"/>
    <w:rsid w:val="00BC2ACE"/>
    <w:rsid w:val="00BC36D6"/>
    <w:rsid w:val="00BC495B"/>
    <w:rsid w:val="00BC66FC"/>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106C8"/>
    <w:rsid w:val="00C10B3E"/>
    <w:rsid w:val="00C1100A"/>
    <w:rsid w:val="00C11518"/>
    <w:rsid w:val="00C126C2"/>
    <w:rsid w:val="00C12940"/>
    <w:rsid w:val="00C13496"/>
    <w:rsid w:val="00C13C60"/>
    <w:rsid w:val="00C142C3"/>
    <w:rsid w:val="00C151D6"/>
    <w:rsid w:val="00C15E7E"/>
    <w:rsid w:val="00C170BA"/>
    <w:rsid w:val="00C20CFE"/>
    <w:rsid w:val="00C232EA"/>
    <w:rsid w:val="00C236CD"/>
    <w:rsid w:val="00C257AD"/>
    <w:rsid w:val="00C26EFC"/>
    <w:rsid w:val="00C35781"/>
    <w:rsid w:val="00C35CCC"/>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73EBE"/>
    <w:rsid w:val="00C74AC5"/>
    <w:rsid w:val="00C74B13"/>
    <w:rsid w:val="00C74FD3"/>
    <w:rsid w:val="00C75E4B"/>
    <w:rsid w:val="00C764BD"/>
    <w:rsid w:val="00C80F22"/>
    <w:rsid w:val="00C8272B"/>
    <w:rsid w:val="00C844CF"/>
    <w:rsid w:val="00C84B4D"/>
    <w:rsid w:val="00C86145"/>
    <w:rsid w:val="00C87584"/>
    <w:rsid w:val="00C877B8"/>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813"/>
    <w:rsid w:val="00CF3C30"/>
    <w:rsid w:val="00CF45AB"/>
    <w:rsid w:val="00CF482F"/>
    <w:rsid w:val="00CF76F9"/>
    <w:rsid w:val="00CF7BB2"/>
    <w:rsid w:val="00D00305"/>
    <w:rsid w:val="00D00B11"/>
    <w:rsid w:val="00D00E6B"/>
    <w:rsid w:val="00D024AD"/>
    <w:rsid w:val="00D02B2D"/>
    <w:rsid w:val="00D036AF"/>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FE4"/>
    <w:rsid w:val="00DB010C"/>
    <w:rsid w:val="00DB1D4C"/>
    <w:rsid w:val="00DB2A8F"/>
    <w:rsid w:val="00DB31E5"/>
    <w:rsid w:val="00DB3F18"/>
    <w:rsid w:val="00DB7EB6"/>
    <w:rsid w:val="00DC1328"/>
    <w:rsid w:val="00DC446E"/>
    <w:rsid w:val="00DC4A3C"/>
    <w:rsid w:val="00DD7D98"/>
    <w:rsid w:val="00DE1297"/>
    <w:rsid w:val="00DE4323"/>
    <w:rsid w:val="00DE694C"/>
    <w:rsid w:val="00DE77B3"/>
    <w:rsid w:val="00DF19AF"/>
    <w:rsid w:val="00DF260D"/>
    <w:rsid w:val="00DF3B87"/>
    <w:rsid w:val="00DF4C7C"/>
    <w:rsid w:val="00DF556F"/>
    <w:rsid w:val="00DF5D0D"/>
    <w:rsid w:val="00DF628A"/>
    <w:rsid w:val="00E004D7"/>
    <w:rsid w:val="00E0114C"/>
    <w:rsid w:val="00E02D16"/>
    <w:rsid w:val="00E03730"/>
    <w:rsid w:val="00E04C8D"/>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301C1"/>
    <w:rsid w:val="00E30ABC"/>
    <w:rsid w:val="00E317C5"/>
    <w:rsid w:val="00E31888"/>
    <w:rsid w:val="00E359C1"/>
    <w:rsid w:val="00E36EC3"/>
    <w:rsid w:val="00E37F7F"/>
    <w:rsid w:val="00E41D8D"/>
    <w:rsid w:val="00E44A0D"/>
    <w:rsid w:val="00E45022"/>
    <w:rsid w:val="00E51843"/>
    <w:rsid w:val="00E54868"/>
    <w:rsid w:val="00E55A3D"/>
    <w:rsid w:val="00E55CB9"/>
    <w:rsid w:val="00E55F7D"/>
    <w:rsid w:val="00E57ABE"/>
    <w:rsid w:val="00E61249"/>
    <w:rsid w:val="00E62FF5"/>
    <w:rsid w:val="00E6310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C1B97"/>
    <w:rsid w:val="00EC209A"/>
    <w:rsid w:val="00EC4798"/>
    <w:rsid w:val="00EC4C7F"/>
    <w:rsid w:val="00EC52E1"/>
    <w:rsid w:val="00EC650E"/>
    <w:rsid w:val="00EC74CF"/>
    <w:rsid w:val="00EC74F1"/>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C8C"/>
    <w:rsid w:val="00FB4125"/>
    <w:rsid w:val="00FB5078"/>
    <w:rsid w:val="00FB5470"/>
    <w:rsid w:val="00FB662A"/>
    <w:rsid w:val="00FB6EA2"/>
    <w:rsid w:val="00FB7BF9"/>
    <w:rsid w:val="00FC02BE"/>
    <w:rsid w:val="00FC1B4E"/>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openxmlformats.org/officeDocument/2006/relationships/hyperlink" Target="https://ephtracking.cdc.gov/Applications/heatTrack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hyperlink" Target="https://github.com/anaijazi/RECSThermalMorbid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3</Pages>
  <Words>44820</Words>
  <Characters>255478</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5</cp:revision>
  <dcterms:created xsi:type="dcterms:W3CDTF">2023-12-04T16:46:00Z</dcterms:created>
  <dcterms:modified xsi:type="dcterms:W3CDTF">2023-12-04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RjJ0sb8"/&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